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3EBC63" w14:textId="77777777" w:rsidR="002E3061" w:rsidRDefault="002E3061" w:rsidP="003F648A">
      <w:pPr>
        <w:spacing w:before="120" w:after="120" w:line="360" w:lineRule="auto"/>
        <w:jc w:val="center"/>
      </w:pPr>
    </w:p>
    <w:p w14:paraId="5A283D78" w14:textId="54A37EA7" w:rsidR="003F648A" w:rsidRDefault="003F648A" w:rsidP="003F648A">
      <w:pPr>
        <w:spacing w:before="120" w:after="120" w:line="360" w:lineRule="auto"/>
        <w:jc w:val="center"/>
      </w:pPr>
      <w:r>
        <w:t>TRƯỜNG ĐẠI HỌC TRÀ VINH</w:t>
      </w:r>
    </w:p>
    <w:p w14:paraId="69328573" w14:textId="77777777" w:rsidR="003F648A" w:rsidRDefault="003F648A" w:rsidP="003F648A">
      <w:pPr>
        <w:spacing w:before="120" w:after="120" w:line="360" w:lineRule="auto"/>
        <w:jc w:val="center"/>
      </w:pPr>
      <w:r>
        <w:t>TRƯỜNG KỸ THUẬT VÀ CÔNG NGHỆ</w:t>
      </w:r>
    </w:p>
    <w:p w14:paraId="288D3DA1" w14:textId="0DF57F3A" w:rsidR="003F648A" w:rsidRPr="003F648A" w:rsidRDefault="003F648A" w:rsidP="003F648A">
      <w:pPr>
        <w:spacing w:before="120" w:after="120" w:line="360" w:lineRule="auto"/>
        <w:jc w:val="center"/>
        <w:rPr>
          <w:b/>
          <w:bCs/>
        </w:rPr>
      </w:pPr>
      <w:r w:rsidRPr="003F648A">
        <w:rPr>
          <w:b/>
          <w:bCs/>
        </w:rPr>
        <w:t>KHOA CÔNG NGHỆ THÔNG TIN</w:t>
      </w:r>
    </w:p>
    <w:p w14:paraId="252A94F3" w14:textId="6619B1A6" w:rsidR="003F648A" w:rsidRDefault="003F648A" w:rsidP="003F648A">
      <w:pPr>
        <w:spacing w:before="120" w:after="120" w:line="360" w:lineRule="auto"/>
        <w:jc w:val="center"/>
      </w:pPr>
      <w:r w:rsidRPr="00306040">
        <w:rPr>
          <w:noProof/>
          <w:sz w:val="32"/>
          <w:szCs w:val="32"/>
        </w:rPr>
        <w:drawing>
          <wp:anchor distT="0" distB="0" distL="114300" distR="114300" simplePos="0" relativeHeight="251659264" behindDoc="0" locked="0" layoutInCell="1" allowOverlap="1" wp14:anchorId="415466B4" wp14:editId="7EB5FAD4">
            <wp:simplePos x="0" y="0"/>
            <wp:positionH relativeFrom="margin">
              <wp:align>center</wp:align>
            </wp:positionH>
            <wp:positionV relativeFrom="paragraph">
              <wp:posOffset>334645</wp:posOffset>
            </wp:positionV>
            <wp:extent cx="1226820" cy="1226820"/>
            <wp:effectExtent l="0" t="0" r="0" b="0"/>
            <wp:wrapSquare wrapText="bothSides"/>
            <wp:docPr id="176239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6820" cy="1226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F6829" w14:textId="34561969" w:rsidR="003F648A" w:rsidRDefault="003F648A" w:rsidP="003F648A">
      <w:pPr>
        <w:spacing w:before="120" w:after="120" w:line="360" w:lineRule="auto"/>
        <w:jc w:val="center"/>
      </w:pPr>
    </w:p>
    <w:p w14:paraId="6676D5F8" w14:textId="77777777" w:rsidR="003F648A" w:rsidRDefault="003F648A" w:rsidP="003F648A">
      <w:pPr>
        <w:spacing w:before="120" w:after="120" w:line="360" w:lineRule="auto"/>
        <w:jc w:val="center"/>
      </w:pPr>
    </w:p>
    <w:p w14:paraId="0365DA80" w14:textId="77777777" w:rsidR="003F648A" w:rsidRDefault="003F648A" w:rsidP="003F648A">
      <w:pPr>
        <w:spacing w:before="120" w:after="120" w:line="360" w:lineRule="auto"/>
        <w:jc w:val="center"/>
      </w:pPr>
    </w:p>
    <w:p w14:paraId="33DDB214" w14:textId="77777777" w:rsidR="003F648A" w:rsidRDefault="003F648A" w:rsidP="003F648A">
      <w:pPr>
        <w:spacing w:before="120" w:after="120" w:line="360" w:lineRule="auto"/>
        <w:jc w:val="center"/>
      </w:pPr>
    </w:p>
    <w:p w14:paraId="38C7BBC2" w14:textId="2505842F" w:rsidR="003F648A" w:rsidRPr="003F648A" w:rsidRDefault="003F648A" w:rsidP="003F648A">
      <w:pPr>
        <w:spacing w:before="120" w:after="120" w:line="360" w:lineRule="auto"/>
        <w:jc w:val="center"/>
        <w:rPr>
          <w:b/>
          <w:bCs/>
        </w:rPr>
      </w:pPr>
      <w:r w:rsidRPr="003F648A">
        <w:rPr>
          <w:b/>
          <w:bCs/>
        </w:rPr>
        <w:t>ĐỒ ÁN CƠ SỞ NGÀNH</w:t>
      </w:r>
      <w:r>
        <w:rPr>
          <w:b/>
          <w:bCs/>
        </w:rPr>
        <w:br/>
        <w:t>HỌC KỲ I, NĂM HỌC 2025-2026</w:t>
      </w:r>
      <w:r>
        <w:rPr>
          <w:b/>
          <w:bCs/>
        </w:rPr>
        <w:br/>
      </w:r>
    </w:p>
    <w:p w14:paraId="7D67C94A" w14:textId="77777777" w:rsidR="004635EE" w:rsidRPr="004635EE" w:rsidRDefault="004635EE" w:rsidP="004635EE">
      <w:pPr>
        <w:spacing w:before="120" w:after="120" w:line="360" w:lineRule="auto"/>
        <w:jc w:val="center"/>
        <w:rPr>
          <w:b/>
          <w:bCs/>
          <w:sz w:val="36"/>
          <w:szCs w:val="36"/>
        </w:rPr>
      </w:pPr>
      <w:r w:rsidRPr="004635EE">
        <w:rPr>
          <w:b/>
          <w:bCs/>
          <w:sz w:val="36"/>
          <w:szCs w:val="36"/>
        </w:rPr>
        <w:t>XÂY DỰNG ỨNG DỤNG QUẢN LÝ SIÊU THỊ MINI</w:t>
      </w:r>
      <w:r w:rsidRPr="004635EE">
        <w:rPr>
          <w:b/>
          <w:bCs/>
          <w:sz w:val="36"/>
          <w:szCs w:val="36"/>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2"/>
        <w:gridCol w:w="4416"/>
      </w:tblGrid>
      <w:tr w:rsidR="003F648A" w14:paraId="144E0770" w14:textId="77777777" w:rsidTr="003F648A">
        <w:tc>
          <w:tcPr>
            <w:tcW w:w="4675" w:type="dxa"/>
          </w:tcPr>
          <w:p w14:paraId="7FF7F000" w14:textId="77777777" w:rsidR="003F648A" w:rsidRPr="00A663F2" w:rsidRDefault="003F648A" w:rsidP="003F648A">
            <w:pPr>
              <w:spacing w:line="360" w:lineRule="auto"/>
              <w:rPr>
                <w:i/>
                <w:iCs/>
              </w:rPr>
            </w:pPr>
            <w:r w:rsidRPr="00A663F2">
              <w:rPr>
                <w:i/>
                <w:iCs/>
              </w:rPr>
              <w:t xml:space="preserve">Giảng viên hướng dẫn: </w:t>
            </w:r>
          </w:p>
          <w:p w14:paraId="10C0EC1A" w14:textId="202694A0" w:rsidR="003F648A" w:rsidRDefault="004635EE" w:rsidP="003F648A">
            <w:pPr>
              <w:spacing w:line="360" w:lineRule="auto"/>
            </w:pPr>
            <w:r>
              <w:t>ThS. Trần Văn Nam</w:t>
            </w:r>
          </w:p>
        </w:tc>
        <w:tc>
          <w:tcPr>
            <w:tcW w:w="4675" w:type="dxa"/>
          </w:tcPr>
          <w:p w14:paraId="04814C46" w14:textId="01FE85CE" w:rsidR="003F648A" w:rsidRDefault="003F648A" w:rsidP="003F648A">
            <w:pPr>
              <w:spacing w:line="360" w:lineRule="auto"/>
            </w:pPr>
            <w:r w:rsidRPr="00A663F2">
              <w:rPr>
                <w:i/>
                <w:iCs/>
              </w:rPr>
              <w:t>Sinh viên thực hiện:</w:t>
            </w:r>
            <w:r>
              <w:br/>
              <w:t xml:space="preserve">Họ tên: </w:t>
            </w:r>
            <w:r w:rsidR="004635EE">
              <w:t>Phạm Thị Bảo Trâm</w:t>
            </w:r>
          </w:p>
          <w:p w14:paraId="4A1A9248" w14:textId="31C8002B" w:rsidR="003F648A" w:rsidRDefault="003F648A" w:rsidP="003F648A">
            <w:pPr>
              <w:spacing w:line="360" w:lineRule="auto"/>
            </w:pPr>
            <w:r>
              <w:t>MSSV: 110123</w:t>
            </w:r>
            <w:r w:rsidR="004635EE">
              <w:t>191</w:t>
            </w:r>
          </w:p>
          <w:p w14:paraId="542E6E65" w14:textId="6A549665" w:rsidR="003F648A" w:rsidRDefault="003F648A" w:rsidP="003F648A">
            <w:pPr>
              <w:spacing w:line="360" w:lineRule="auto"/>
            </w:pPr>
            <w:r>
              <w:t>Lớp: DA23TTD</w:t>
            </w:r>
          </w:p>
        </w:tc>
      </w:tr>
    </w:tbl>
    <w:p w14:paraId="688AC0E8" w14:textId="77777777" w:rsidR="00F43BFD" w:rsidRDefault="003F648A" w:rsidP="003F648A">
      <w:pPr>
        <w:spacing w:before="120" w:after="120" w:line="360" w:lineRule="auto"/>
        <w:jc w:val="center"/>
      </w:pPr>
      <w:r>
        <w:br/>
      </w:r>
      <w:r>
        <w:br/>
      </w:r>
      <w:r>
        <w:br/>
      </w:r>
    </w:p>
    <w:p w14:paraId="07E35F7F" w14:textId="77777777" w:rsidR="00A33E65" w:rsidRDefault="00A33E65" w:rsidP="003F648A">
      <w:pPr>
        <w:spacing w:before="120" w:after="120" w:line="360" w:lineRule="auto"/>
        <w:jc w:val="center"/>
      </w:pPr>
    </w:p>
    <w:p w14:paraId="70FE5D53" w14:textId="4FC65CCF" w:rsidR="003F648A" w:rsidRDefault="003F648A" w:rsidP="003F648A">
      <w:pPr>
        <w:spacing w:before="120" w:after="120" w:line="360" w:lineRule="auto"/>
        <w:jc w:val="center"/>
      </w:pPr>
      <w:r>
        <w:t>Vĩnh Long, tháng 01 năm 2026</w:t>
      </w:r>
    </w:p>
    <w:p w14:paraId="5D4E4F9D" w14:textId="77777777" w:rsidR="00D12FBE" w:rsidRDefault="003F648A" w:rsidP="00D12FBE">
      <w:pPr>
        <w:spacing w:before="120" w:after="120" w:line="360" w:lineRule="auto"/>
        <w:jc w:val="center"/>
      </w:pPr>
      <w:r>
        <w:br w:type="page"/>
      </w:r>
      <w:r w:rsidR="00D12FBE">
        <w:lastRenderedPageBreak/>
        <w:t>TRƯỜNG ĐẠI HỌC TRÀ VINH</w:t>
      </w:r>
    </w:p>
    <w:p w14:paraId="20513392" w14:textId="77777777" w:rsidR="00D12FBE" w:rsidRDefault="00D12FBE" w:rsidP="00D12FBE">
      <w:pPr>
        <w:spacing w:before="120" w:after="120" w:line="360" w:lineRule="auto"/>
        <w:jc w:val="center"/>
      </w:pPr>
      <w:r>
        <w:t>TRƯỜNG KỸ THUẬT VÀ CÔNG NGHỆ</w:t>
      </w:r>
    </w:p>
    <w:p w14:paraId="66343357" w14:textId="77777777" w:rsidR="00D12FBE" w:rsidRPr="003F648A" w:rsidRDefault="00D12FBE" w:rsidP="00D12FBE">
      <w:pPr>
        <w:spacing w:before="120" w:after="120" w:line="360" w:lineRule="auto"/>
        <w:jc w:val="center"/>
        <w:rPr>
          <w:b/>
          <w:bCs/>
        </w:rPr>
      </w:pPr>
      <w:r w:rsidRPr="003F648A">
        <w:rPr>
          <w:b/>
          <w:bCs/>
        </w:rPr>
        <w:t>KHOA CÔNG NGHỆ THÔNG TIN</w:t>
      </w:r>
    </w:p>
    <w:p w14:paraId="7BA27F7F" w14:textId="77777777" w:rsidR="00D12FBE" w:rsidRDefault="00D12FBE" w:rsidP="00D12FBE">
      <w:pPr>
        <w:spacing w:before="120" w:after="120" w:line="360" w:lineRule="auto"/>
        <w:jc w:val="center"/>
      </w:pPr>
      <w:r w:rsidRPr="00306040">
        <w:rPr>
          <w:noProof/>
          <w:sz w:val="32"/>
          <w:szCs w:val="32"/>
        </w:rPr>
        <w:drawing>
          <wp:anchor distT="0" distB="0" distL="114300" distR="114300" simplePos="0" relativeHeight="251661312" behindDoc="0" locked="0" layoutInCell="1" allowOverlap="1" wp14:anchorId="7D97EBDD" wp14:editId="484084AE">
            <wp:simplePos x="0" y="0"/>
            <wp:positionH relativeFrom="margin">
              <wp:align>center</wp:align>
            </wp:positionH>
            <wp:positionV relativeFrom="paragraph">
              <wp:posOffset>334645</wp:posOffset>
            </wp:positionV>
            <wp:extent cx="1226820" cy="1226820"/>
            <wp:effectExtent l="0" t="0" r="0" b="0"/>
            <wp:wrapSquare wrapText="bothSides"/>
            <wp:docPr id="1294904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6820" cy="1226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0224BF" w14:textId="77777777" w:rsidR="00D12FBE" w:rsidRDefault="00D12FBE" w:rsidP="00D12FBE">
      <w:pPr>
        <w:spacing w:before="120" w:after="120" w:line="360" w:lineRule="auto"/>
        <w:jc w:val="center"/>
      </w:pPr>
    </w:p>
    <w:p w14:paraId="014885BD" w14:textId="77777777" w:rsidR="00D12FBE" w:rsidRDefault="00D12FBE" w:rsidP="00D12FBE">
      <w:pPr>
        <w:spacing w:before="120" w:after="120" w:line="360" w:lineRule="auto"/>
        <w:jc w:val="center"/>
      </w:pPr>
    </w:p>
    <w:p w14:paraId="563F48AC" w14:textId="77777777" w:rsidR="00D12FBE" w:rsidRDefault="00D12FBE" w:rsidP="00D12FBE">
      <w:pPr>
        <w:spacing w:before="120" w:after="120" w:line="360" w:lineRule="auto"/>
        <w:jc w:val="center"/>
      </w:pPr>
    </w:p>
    <w:p w14:paraId="54D3E459" w14:textId="77777777" w:rsidR="00D12FBE" w:rsidRDefault="00D12FBE" w:rsidP="00D12FBE">
      <w:pPr>
        <w:spacing w:before="120" w:after="120" w:line="360" w:lineRule="auto"/>
        <w:jc w:val="center"/>
      </w:pPr>
    </w:p>
    <w:p w14:paraId="5FEC04EB" w14:textId="77777777" w:rsidR="00D12FBE" w:rsidRPr="003F648A" w:rsidRDefault="00D12FBE" w:rsidP="00D12FBE">
      <w:pPr>
        <w:spacing w:before="120" w:after="120" w:line="360" w:lineRule="auto"/>
        <w:jc w:val="center"/>
        <w:rPr>
          <w:b/>
          <w:bCs/>
        </w:rPr>
      </w:pPr>
      <w:r w:rsidRPr="003F648A">
        <w:rPr>
          <w:b/>
          <w:bCs/>
        </w:rPr>
        <w:t>ĐỒ ÁN CƠ SỞ NGÀNH</w:t>
      </w:r>
      <w:r>
        <w:rPr>
          <w:b/>
          <w:bCs/>
        </w:rPr>
        <w:br/>
        <w:t>HỌC KỲ I, NĂM HỌC 2025-2026</w:t>
      </w:r>
      <w:r>
        <w:rPr>
          <w:b/>
          <w:bCs/>
        </w:rPr>
        <w:br/>
      </w:r>
    </w:p>
    <w:p w14:paraId="7C859C5C" w14:textId="1235E34E" w:rsidR="00D12FBE" w:rsidRPr="00A33E65" w:rsidRDefault="00E1363D" w:rsidP="00D12FBE">
      <w:pPr>
        <w:spacing w:before="120" w:after="120" w:line="360" w:lineRule="auto"/>
        <w:jc w:val="center"/>
        <w:rPr>
          <w:b/>
          <w:bCs/>
          <w:sz w:val="36"/>
          <w:szCs w:val="36"/>
        </w:rPr>
      </w:pPr>
      <w:r w:rsidRPr="004635EE">
        <w:rPr>
          <w:b/>
          <w:bCs/>
          <w:sz w:val="36"/>
          <w:szCs w:val="36"/>
        </w:rPr>
        <w:t>XÂY DỰNG ỨNG DỤNG QUẢN LÝ SIÊU THỊ MINI</w:t>
      </w:r>
      <w:r w:rsidR="00D12FBE" w:rsidRPr="00A33E65">
        <w:rPr>
          <w:b/>
          <w:bCs/>
          <w:sz w:val="36"/>
          <w:szCs w:val="36"/>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2"/>
        <w:gridCol w:w="4416"/>
      </w:tblGrid>
      <w:tr w:rsidR="00D12FBE" w14:paraId="24D3B19E" w14:textId="77777777" w:rsidTr="00C7149A">
        <w:tc>
          <w:tcPr>
            <w:tcW w:w="4675" w:type="dxa"/>
          </w:tcPr>
          <w:p w14:paraId="2CCC7254" w14:textId="77777777" w:rsidR="00D12FBE" w:rsidRPr="00A663F2" w:rsidRDefault="00D12FBE" w:rsidP="00C7149A">
            <w:pPr>
              <w:spacing w:line="360" w:lineRule="auto"/>
              <w:rPr>
                <w:i/>
                <w:iCs/>
              </w:rPr>
            </w:pPr>
            <w:r w:rsidRPr="00A663F2">
              <w:rPr>
                <w:i/>
                <w:iCs/>
              </w:rPr>
              <w:t xml:space="preserve">Giảng viên hướng dẫn: </w:t>
            </w:r>
          </w:p>
          <w:p w14:paraId="3A4AD290" w14:textId="1F34D9A2" w:rsidR="00D12FBE" w:rsidRDefault="00D12FBE" w:rsidP="00C7149A">
            <w:pPr>
              <w:spacing w:line="360" w:lineRule="auto"/>
            </w:pPr>
            <w:r>
              <w:t xml:space="preserve">ThS. </w:t>
            </w:r>
            <w:r w:rsidR="004635EE">
              <w:t>Trần Văn Nam</w:t>
            </w:r>
          </w:p>
        </w:tc>
        <w:tc>
          <w:tcPr>
            <w:tcW w:w="4675" w:type="dxa"/>
          </w:tcPr>
          <w:p w14:paraId="637CB42E" w14:textId="5663B957" w:rsidR="00D12FBE" w:rsidRDefault="00D12FBE" w:rsidP="00C7149A">
            <w:pPr>
              <w:spacing w:line="360" w:lineRule="auto"/>
            </w:pPr>
            <w:r w:rsidRPr="00A663F2">
              <w:rPr>
                <w:i/>
                <w:iCs/>
              </w:rPr>
              <w:t>Sinh viên thực hiện:</w:t>
            </w:r>
            <w:r>
              <w:br/>
              <w:t xml:space="preserve">Họ tên: </w:t>
            </w:r>
            <w:r w:rsidR="004635EE">
              <w:t>Phạm Thị Bảo Trâm</w:t>
            </w:r>
          </w:p>
          <w:p w14:paraId="421928B2" w14:textId="357D5A2C" w:rsidR="00D12FBE" w:rsidRDefault="00D12FBE" w:rsidP="00C7149A">
            <w:pPr>
              <w:spacing w:line="360" w:lineRule="auto"/>
            </w:pPr>
            <w:r>
              <w:t>MSSV: 110123</w:t>
            </w:r>
            <w:r w:rsidR="004635EE">
              <w:t>191</w:t>
            </w:r>
          </w:p>
          <w:p w14:paraId="5A3B024A" w14:textId="77777777" w:rsidR="00D12FBE" w:rsidRDefault="00D12FBE" w:rsidP="00C7149A">
            <w:pPr>
              <w:spacing w:line="360" w:lineRule="auto"/>
            </w:pPr>
            <w:r>
              <w:t>Lớp: DA23TTD</w:t>
            </w:r>
          </w:p>
        </w:tc>
      </w:tr>
    </w:tbl>
    <w:p w14:paraId="6E74C18C" w14:textId="77777777" w:rsidR="00F43BFD" w:rsidRDefault="00D12FBE" w:rsidP="00D12FBE">
      <w:pPr>
        <w:spacing w:before="120" w:after="120" w:line="360" w:lineRule="auto"/>
        <w:jc w:val="center"/>
      </w:pPr>
      <w:r>
        <w:br/>
      </w:r>
      <w:r>
        <w:br/>
      </w:r>
      <w:r>
        <w:br/>
      </w:r>
    </w:p>
    <w:p w14:paraId="634C6CF7" w14:textId="77777777" w:rsidR="00A33E65" w:rsidRDefault="00A33E65" w:rsidP="00D12FBE">
      <w:pPr>
        <w:spacing w:before="120" w:after="120" w:line="360" w:lineRule="auto"/>
        <w:jc w:val="center"/>
      </w:pPr>
    </w:p>
    <w:p w14:paraId="0BCDFF2E" w14:textId="77777777" w:rsidR="005E3F7A" w:rsidRDefault="005E3F7A" w:rsidP="00D12FBE">
      <w:pPr>
        <w:spacing w:before="120" w:after="120" w:line="360" w:lineRule="auto"/>
        <w:jc w:val="center"/>
      </w:pPr>
    </w:p>
    <w:p w14:paraId="6851C0FB" w14:textId="3C92B592" w:rsidR="00D12FBE" w:rsidRDefault="00D12FBE" w:rsidP="00D12FBE">
      <w:pPr>
        <w:spacing w:before="120" w:after="120" w:line="360" w:lineRule="auto"/>
        <w:jc w:val="center"/>
      </w:pPr>
      <w:r>
        <w:t>Vĩnh Long, tháng 01 năm 2026</w:t>
      </w:r>
    </w:p>
    <w:p w14:paraId="761D1AD1" w14:textId="23653B12" w:rsidR="003F648A" w:rsidRDefault="003F648A" w:rsidP="003F648A">
      <w:pPr>
        <w:spacing w:before="120" w:after="120" w:line="360" w:lineRule="auto"/>
        <w:sectPr w:rsidR="003F648A" w:rsidSect="00F43BFD">
          <w:headerReference w:type="default" r:id="rId9"/>
          <w:pgSz w:w="11907" w:h="16840" w:code="9"/>
          <w:pgMar w:top="1134" w:right="1134" w:bottom="1134" w:left="1985" w:header="720" w:footer="72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14:paraId="539660C7" w14:textId="69538FC3" w:rsidR="003F648A" w:rsidRPr="001530CE" w:rsidRDefault="003F648A" w:rsidP="00A84E51">
      <w:pPr>
        <w:pStyle w:val="Demuc"/>
        <w:numPr>
          <w:ilvl w:val="0"/>
          <w:numId w:val="0"/>
        </w:numPr>
        <w:ind w:left="432"/>
      </w:pPr>
      <w:bookmarkStart w:id="0" w:name="_Toc215565850"/>
      <w:r w:rsidRPr="001530CE">
        <w:lastRenderedPageBreak/>
        <w:t xml:space="preserve">Trang nhận xét của </w:t>
      </w:r>
      <w:r w:rsidR="004450A9" w:rsidRPr="001530CE">
        <w:t>giảng viên hướng dẫn</w:t>
      </w:r>
      <w:bookmarkEnd w:id="0"/>
    </w:p>
    <w:p w14:paraId="0141BDD9" w14:textId="6E6E0489" w:rsidR="004450A9" w:rsidRDefault="004450A9" w:rsidP="001530CE">
      <w:pPr>
        <w:tabs>
          <w:tab w:val="right" w:leader="dot" w:pos="8789"/>
          <w:tab w:val="left" w:pos="9180"/>
        </w:tabs>
        <w:spacing w:before="120" w:after="120" w:line="360" w:lineRule="auto"/>
        <w:ind w:firstLine="720"/>
      </w:pPr>
      <w:r>
        <w:tab/>
      </w:r>
      <w:r>
        <w:tab/>
      </w:r>
      <w:r>
        <w:tab/>
      </w:r>
      <w:r>
        <w:tab/>
      </w:r>
      <w:r>
        <w:tab/>
      </w:r>
      <w:r>
        <w:tab/>
      </w:r>
      <w:r>
        <w:tab/>
      </w:r>
    </w:p>
    <w:p w14:paraId="5DDFA627" w14:textId="67F61F2D" w:rsidR="001530CE" w:rsidRDefault="001530CE" w:rsidP="004450A9">
      <w:pPr>
        <w:tabs>
          <w:tab w:val="right" w:leader="dot" w:pos="8789"/>
          <w:tab w:val="left" w:pos="9180"/>
        </w:tabs>
        <w:spacing w:before="120" w:after="120" w:line="360" w:lineRule="auto"/>
      </w:pPr>
      <w:r>
        <w:tab/>
      </w:r>
    </w:p>
    <w:p w14:paraId="51E61AF6" w14:textId="03A51FFE" w:rsidR="001530CE" w:rsidRDefault="001530CE" w:rsidP="004450A9">
      <w:pPr>
        <w:tabs>
          <w:tab w:val="right" w:leader="dot" w:pos="8789"/>
          <w:tab w:val="left" w:pos="9180"/>
        </w:tabs>
        <w:spacing w:before="120" w:after="120" w:line="360" w:lineRule="auto"/>
      </w:pPr>
      <w:r>
        <w:tab/>
      </w:r>
    </w:p>
    <w:p w14:paraId="5E2802EF" w14:textId="4005864E" w:rsidR="001530CE" w:rsidRDefault="001530CE" w:rsidP="004450A9">
      <w:pPr>
        <w:tabs>
          <w:tab w:val="right" w:leader="dot" w:pos="8789"/>
          <w:tab w:val="left" w:pos="9180"/>
        </w:tabs>
        <w:spacing w:before="120" w:after="120" w:line="360" w:lineRule="auto"/>
      </w:pPr>
      <w:r>
        <w:tab/>
      </w:r>
    </w:p>
    <w:p w14:paraId="6BB7D141" w14:textId="05E3ADF7" w:rsidR="001530CE" w:rsidRDefault="001530CE" w:rsidP="004450A9">
      <w:pPr>
        <w:tabs>
          <w:tab w:val="right" w:leader="dot" w:pos="8789"/>
          <w:tab w:val="left" w:pos="9180"/>
        </w:tabs>
        <w:spacing w:before="120" w:after="120" w:line="360" w:lineRule="auto"/>
      </w:pPr>
      <w:r>
        <w:tab/>
      </w:r>
    </w:p>
    <w:p w14:paraId="29313740" w14:textId="60216C16" w:rsidR="001530CE" w:rsidRDefault="001530CE" w:rsidP="004450A9">
      <w:pPr>
        <w:tabs>
          <w:tab w:val="right" w:leader="dot" w:pos="8789"/>
          <w:tab w:val="left" w:pos="9180"/>
        </w:tabs>
        <w:spacing w:before="120" w:after="120" w:line="360" w:lineRule="auto"/>
      </w:pPr>
      <w:r>
        <w:tab/>
      </w:r>
    </w:p>
    <w:p w14:paraId="150865EF" w14:textId="7E3B501F" w:rsidR="001530CE" w:rsidRDefault="001530CE" w:rsidP="004450A9">
      <w:pPr>
        <w:tabs>
          <w:tab w:val="right" w:leader="dot" w:pos="8789"/>
          <w:tab w:val="left" w:pos="9180"/>
        </w:tabs>
        <w:spacing w:before="120" w:after="120" w:line="360" w:lineRule="auto"/>
      </w:pPr>
      <w:r>
        <w:tab/>
      </w:r>
    </w:p>
    <w:p w14:paraId="24965431" w14:textId="362896B2" w:rsidR="001530CE" w:rsidRDefault="001530CE" w:rsidP="004450A9">
      <w:pPr>
        <w:tabs>
          <w:tab w:val="right" w:leader="dot" w:pos="8789"/>
          <w:tab w:val="left" w:pos="9180"/>
        </w:tabs>
        <w:spacing w:before="120" w:after="120" w:line="360" w:lineRule="auto"/>
      </w:pPr>
      <w:r>
        <w:tab/>
      </w:r>
    </w:p>
    <w:p w14:paraId="3BA869CC" w14:textId="46EF8410" w:rsidR="001530CE" w:rsidRDefault="001530CE" w:rsidP="004450A9">
      <w:pPr>
        <w:tabs>
          <w:tab w:val="right" w:leader="dot" w:pos="8789"/>
          <w:tab w:val="left" w:pos="9180"/>
        </w:tabs>
        <w:spacing w:before="120" w:after="120" w:line="360" w:lineRule="auto"/>
      </w:pPr>
      <w:r>
        <w:tab/>
      </w:r>
    </w:p>
    <w:p w14:paraId="32EE9D79" w14:textId="071C058D" w:rsidR="001530CE" w:rsidRDefault="001530CE" w:rsidP="004450A9">
      <w:pPr>
        <w:tabs>
          <w:tab w:val="right" w:leader="dot" w:pos="8789"/>
          <w:tab w:val="left" w:pos="9180"/>
        </w:tabs>
        <w:spacing w:before="120" w:after="120" w:line="360" w:lineRule="auto"/>
      </w:pPr>
      <w:r>
        <w:tab/>
      </w:r>
    </w:p>
    <w:p w14:paraId="79530FF3" w14:textId="0297D59E" w:rsidR="001530CE" w:rsidRDefault="001530CE" w:rsidP="004450A9">
      <w:pPr>
        <w:tabs>
          <w:tab w:val="right" w:leader="dot" w:pos="8789"/>
          <w:tab w:val="left" w:pos="9180"/>
        </w:tabs>
        <w:spacing w:before="120" w:after="120" w:line="360" w:lineRule="auto"/>
      </w:pPr>
      <w:r>
        <w:tab/>
      </w:r>
    </w:p>
    <w:p w14:paraId="687E92AC" w14:textId="5ACDAC7F" w:rsidR="001530CE" w:rsidRDefault="001530CE" w:rsidP="004450A9">
      <w:pPr>
        <w:tabs>
          <w:tab w:val="right" w:leader="dot" w:pos="8789"/>
          <w:tab w:val="left" w:pos="9180"/>
        </w:tabs>
        <w:spacing w:before="120" w:after="120" w:line="360" w:lineRule="auto"/>
      </w:pPr>
      <w:r>
        <w:tab/>
      </w:r>
    </w:p>
    <w:p w14:paraId="05C073A8" w14:textId="49ED51B4" w:rsidR="001530CE" w:rsidRDefault="001530CE" w:rsidP="004450A9">
      <w:pPr>
        <w:tabs>
          <w:tab w:val="right" w:leader="dot" w:pos="8789"/>
          <w:tab w:val="left" w:pos="9180"/>
        </w:tabs>
        <w:spacing w:before="120" w:after="120" w:line="360" w:lineRule="auto"/>
      </w:pPr>
      <w:r>
        <w:tab/>
      </w:r>
    </w:p>
    <w:p w14:paraId="373BF98C" w14:textId="0A2242ED" w:rsidR="004450A9" w:rsidRPr="001530CE" w:rsidRDefault="004450A9" w:rsidP="001530CE">
      <w:pPr>
        <w:spacing w:before="120" w:after="0" w:line="240" w:lineRule="auto"/>
        <w:ind w:firstLine="4320"/>
        <w:jc w:val="center"/>
        <w:rPr>
          <w:i/>
          <w:iCs/>
        </w:rPr>
      </w:pPr>
      <w:r w:rsidRPr="001530CE">
        <w:rPr>
          <w:i/>
          <w:iCs/>
        </w:rPr>
        <w:t>Vĩnh Long, ngày … tháng … năm 2026</w:t>
      </w:r>
    </w:p>
    <w:p w14:paraId="2298B8C1" w14:textId="62B3FD0E" w:rsidR="004450A9" w:rsidRPr="001530CE" w:rsidRDefault="004450A9" w:rsidP="001530CE">
      <w:pPr>
        <w:spacing w:before="120" w:after="0" w:line="240" w:lineRule="auto"/>
        <w:ind w:firstLine="4320"/>
        <w:jc w:val="center"/>
        <w:rPr>
          <w:b/>
          <w:bCs/>
        </w:rPr>
      </w:pPr>
      <w:r w:rsidRPr="001530CE">
        <w:rPr>
          <w:b/>
          <w:bCs/>
        </w:rPr>
        <w:t>Giảng viên hướng dẫn</w:t>
      </w:r>
    </w:p>
    <w:p w14:paraId="4FF1D33D" w14:textId="734613E7" w:rsidR="004450A9" w:rsidRPr="001530CE" w:rsidRDefault="004450A9" w:rsidP="001530CE">
      <w:pPr>
        <w:spacing w:before="120" w:after="0" w:line="240" w:lineRule="auto"/>
        <w:ind w:firstLine="4320"/>
        <w:jc w:val="center"/>
        <w:rPr>
          <w:i/>
          <w:iCs/>
        </w:rPr>
      </w:pPr>
      <w:r w:rsidRPr="001530CE">
        <w:rPr>
          <w:i/>
          <w:iCs/>
        </w:rPr>
        <w:t>(Ký tên và ghi rõ họ tên)</w:t>
      </w:r>
    </w:p>
    <w:p w14:paraId="1FDC63DC" w14:textId="77777777" w:rsidR="003F648A" w:rsidRDefault="003F648A" w:rsidP="003F648A">
      <w:pPr>
        <w:spacing w:before="120" w:after="120" w:line="360" w:lineRule="auto"/>
      </w:pPr>
      <w:r>
        <w:br w:type="page"/>
      </w:r>
    </w:p>
    <w:p w14:paraId="408DA99A" w14:textId="47CBB10D" w:rsidR="001530CE" w:rsidRPr="00A84E51" w:rsidRDefault="001530CE" w:rsidP="00A84E51">
      <w:pPr>
        <w:pStyle w:val="Demuc"/>
        <w:numPr>
          <w:ilvl w:val="0"/>
          <w:numId w:val="0"/>
        </w:numPr>
        <w:ind w:left="432"/>
      </w:pPr>
      <w:bookmarkStart w:id="1" w:name="_Toc215565851"/>
      <w:r w:rsidRPr="00A84E51">
        <w:lastRenderedPageBreak/>
        <w:t>Trang nhận xét của thành viên hội đồng</w:t>
      </w:r>
      <w:bookmarkEnd w:id="1"/>
    </w:p>
    <w:p w14:paraId="15B042C1" w14:textId="77777777" w:rsidR="001530CE" w:rsidRDefault="001530CE" w:rsidP="001530CE">
      <w:pPr>
        <w:tabs>
          <w:tab w:val="right" w:leader="dot" w:pos="8789"/>
          <w:tab w:val="left" w:pos="9180"/>
        </w:tabs>
        <w:spacing w:before="120" w:after="120" w:line="360" w:lineRule="auto"/>
        <w:ind w:firstLine="720"/>
      </w:pPr>
      <w:r>
        <w:tab/>
      </w:r>
      <w:r>
        <w:tab/>
      </w:r>
      <w:r>
        <w:tab/>
      </w:r>
      <w:r>
        <w:tab/>
      </w:r>
      <w:r>
        <w:tab/>
      </w:r>
      <w:r>
        <w:tab/>
      </w:r>
      <w:r>
        <w:tab/>
      </w:r>
    </w:p>
    <w:p w14:paraId="25FD965E" w14:textId="77777777" w:rsidR="001530CE" w:rsidRDefault="001530CE" w:rsidP="001530CE">
      <w:pPr>
        <w:tabs>
          <w:tab w:val="right" w:leader="dot" w:pos="8789"/>
          <w:tab w:val="left" w:pos="9180"/>
        </w:tabs>
        <w:spacing w:before="120" w:after="120" w:line="360" w:lineRule="auto"/>
      </w:pPr>
      <w:r>
        <w:tab/>
      </w:r>
    </w:p>
    <w:p w14:paraId="0C7E6D17" w14:textId="77777777" w:rsidR="001530CE" w:rsidRDefault="001530CE" w:rsidP="001530CE">
      <w:pPr>
        <w:tabs>
          <w:tab w:val="right" w:leader="dot" w:pos="8789"/>
          <w:tab w:val="left" w:pos="9180"/>
        </w:tabs>
        <w:spacing w:before="120" w:after="120" w:line="360" w:lineRule="auto"/>
      </w:pPr>
      <w:r>
        <w:tab/>
      </w:r>
    </w:p>
    <w:p w14:paraId="692BD622" w14:textId="77777777" w:rsidR="001530CE" w:rsidRDefault="001530CE" w:rsidP="001530CE">
      <w:pPr>
        <w:tabs>
          <w:tab w:val="right" w:leader="dot" w:pos="8789"/>
          <w:tab w:val="left" w:pos="9180"/>
        </w:tabs>
        <w:spacing w:before="120" w:after="120" w:line="360" w:lineRule="auto"/>
      </w:pPr>
      <w:r>
        <w:tab/>
      </w:r>
    </w:p>
    <w:p w14:paraId="51C2BAD4" w14:textId="77777777" w:rsidR="001530CE" w:rsidRDefault="001530CE" w:rsidP="001530CE">
      <w:pPr>
        <w:tabs>
          <w:tab w:val="right" w:leader="dot" w:pos="8789"/>
          <w:tab w:val="left" w:pos="9180"/>
        </w:tabs>
        <w:spacing w:before="120" w:after="120" w:line="360" w:lineRule="auto"/>
      </w:pPr>
      <w:r>
        <w:tab/>
      </w:r>
    </w:p>
    <w:p w14:paraId="3686471C" w14:textId="77777777" w:rsidR="001530CE" w:rsidRDefault="001530CE" w:rsidP="001530CE">
      <w:pPr>
        <w:tabs>
          <w:tab w:val="right" w:leader="dot" w:pos="8789"/>
          <w:tab w:val="left" w:pos="9180"/>
        </w:tabs>
        <w:spacing w:before="120" w:after="120" w:line="360" w:lineRule="auto"/>
      </w:pPr>
      <w:r>
        <w:tab/>
      </w:r>
    </w:p>
    <w:p w14:paraId="5862CCD2" w14:textId="77777777" w:rsidR="001530CE" w:rsidRDefault="001530CE" w:rsidP="001530CE">
      <w:pPr>
        <w:tabs>
          <w:tab w:val="right" w:leader="dot" w:pos="8789"/>
          <w:tab w:val="left" w:pos="9180"/>
        </w:tabs>
        <w:spacing w:before="120" w:after="120" w:line="360" w:lineRule="auto"/>
      </w:pPr>
      <w:r>
        <w:tab/>
      </w:r>
    </w:p>
    <w:p w14:paraId="61587159" w14:textId="77777777" w:rsidR="001530CE" w:rsidRDefault="001530CE" w:rsidP="001530CE">
      <w:pPr>
        <w:tabs>
          <w:tab w:val="right" w:leader="dot" w:pos="8789"/>
          <w:tab w:val="left" w:pos="9180"/>
        </w:tabs>
        <w:spacing w:before="120" w:after="120" w:line="360" w:lineRule="auto"/>
      </w:pPr>
      <w:r>
        <w:tab/>
      </w:r>
    </w:p>
    <w:p w14:paraId="1901541A" w14:textId="77777777" w:rsidR="001530CE" w:rsidRDefault="001530CE" w:rsidP="001530CE">
      <w:pPr>
        <w:tabs>
          <w:tab w:val="right" w:leader="dot" w:pos="8789"/>
          <w:tab w:val="left" w:pos="9180"/>
        </w:tabs>
        <w:spacing w:before="120" w:after="120" w:line="360" w:lineRule="auto"/>
      </w:pPr>
      <w:r>
        <w:tab/>
      </w:r>
    </w:p>
    <w:p w14:paraId="63042B15" w14:textId="77777777" w:rsidR="001530CE" w:rsidRDefault="001530CE" w:rsidP="001530CE">
      <w:pPr>
        <w:tabs>
          <w:tab w:val="right" w:leader="dot" w:pos="8789"/>
          <w:tab w:val="left" w:pos="9180"/>
        </w:tabs>
        <w:spacing w:before="120" w:after="120" w:line="360" w:lineRule="auto"/>
      </w:pPr>
      <w:r>
        <w:tab/>
      </w:r>
    </w:p>
    <w:p w14:paraId="31F5A2F7" w14:textId="77777777" w:rsidR="001530CE" w:rsidRDefault="001530CE" w:rsidP="001530CE">
      <w:pPr>
        <w:tabs>
          <w:tab w:val="right" w:leader="dot" w:pos="8789"/>
          <w:tab w:val="left" w:pos="9180"/>
        </w:tabs>
        <w:spacing w:before="120" w:after="120" w:line="360" w:lineRule="auto"/>
      </w:pPr>
      <w:r>
        <w:tab/>
      </w:r>
    </w:p>
    <w:p w14:paraId="3779AB82" w14:textId="77777777" w:rsidR="001530CE" w:rsidRDefault="001530CE" w:rsidP="001530CE">
      <w:pPr>
        <w:tabs>
          <w:tab w:val="right" w:leader="dot" w:pos="8789"/>
          <w:tab w:val="left" w:pos="9180"/>
        </w:tabs>
        <w:spacing w:before="120" w:after="120" w:line="360" w:lineRule="auto"/>
      </w:pPr>
      <w:r>
        <w:tab/>
      </w:r>
    </w:p>
    <w:p w14:paraId="51B56288" w14:textId="77777777" w:rsidR="001530CE" w:rsidRDefault="001530CE" w:rsidP="001530CE">
      <w:pPr>
        <w:tabs>
          <w:tab w:val="right" w:leader="dot" w:pos="8789"/>
          <w:tab w:val="left" w:pos="9180"/>
        </w:tabs>
        <w:spacing w:before="120" w:after="120" w:line="360" w:lineRule="auto"/>
      </w:pPr>
      <w:r>
        <w:tab/>
      </w:r>
    </w:p>
    <w:p w14:paraId="3691E01C" w14:textId="77777777" w:rsidR="001530CE" w:rsidRPr="001530CE" w:rsidRDefault="001530CE" w:rsidP="001530CE">
      <w:pPr>
        <w:spacing w:before="120" w:after="0" w:line="240" w:lineRule="auto"/>
        <w:ind w:firstLine="4320"/>
        <w:jc w:val="center"/>
        <w:rPr>
          <w:i/>
          <w:iCs/>
        </w:rPr>
      </w:pPr>
      <w:r w:rsidRPr="001530CE">
        <w:rPr>
          <w:i/>
          <w:iCs/>
        </w:rPr>
        <w:t>Vĩnh Long, ngày … tháng … năm 2026</w:t>
      </w:r>
    </w:p>
    <w:p w14:paraId="154F70CF" w14:textId="05A71D48" w:rsidR="001530CE" w:rsidRPr="001530CE" w:rsidRDefault="001530CE" w:rsidP="001530CE">
      <w:pPr>
        <w:spacing w:before="120" w:after="0" w:line="240" w:lineRule="auto"/>
        <w:ind w:firstLine="4320"/>
        <w:jc w:val="center"/>
        <w:rPr>
          <w:b/>
          <w:bCs/>
        </w:rPr>
      </w:pPr>
      <w:r>
        <w:rPr>
          <w:b/>
          <w:bCs/>
        </w:rPr>
        <w:t>Thành viên hội đồng</w:t>
      </w:r>
    </w:p>
    <w:p w14:paraId="59864598" w14:textId="23A7787D" w:rsidR="003F648A" w:rsidRDefault="001530CE" w:rsidP="001530CE">
      <w:pPr>
        <w:spacing w:before="120" w:after="120" w:line="360" w:lineRule="auto"/>
        <w:ind w:firstLine="5490"/>
      </w:pPr>
      <w:r w:rsidRPr="001530CE">
        <w:rPr>
          <w:i/>
          <w:iCs/>
        </w:rPr>
        <w:t>(Ký tên và ghi rõ họ tên)</w:t>
      </w:r>
      <w:r w:rsidR="003F648A">
        <w:br w:type="page"/>
      </w:r>
    </w:p>
    <w:p w14:paraId="16F74FE9" w14:textId="2BF2F173" w:rsidR="003F648A" w:rsidRPr="00A84E51" w:rsidRDefault="00807EFF" w:rsidP="00A84E51">
      <w:pPr>
        <w:pStyle w:val="Demuc"/>
        <w:numPr>
          <w:ilvl w:val="0"/>
          <w:numId w:val="0"/>
        </w:numPr>
        <w:ind w:left="432"/>
      </w:pPr>
      <w:bookmarkStart w:id="2" w:name="_Toc215565852"/>
      <w:r w:rsidRPr="00A84E51">
        <w:lastRenderedPageBreak/>
        <w:t>LỜI CẢM ƠN</w:t>
      </w:r>
      <w:bookmarkEnd w:id="2"/>
    </w:p>
    <w:p w14:paraId="77593F85" w14:textId="77777777" w:rsidR="004635EE" w:rsidRDefault="004635EE" w:rsidP="004635EE">
      <w:pPr>
        <w:spacing w:before="120" w:after="120" w:line="360" w:lineRule="auto"/>
      </w:pPr>
      <w:r w:rsidRPr="00325A9C">
        <w:t xml:space="preserve">Em xin gửi lời cảm ơn chân thành nhất đến thầy </w:t>
      </w:r>
      <w:r w:rsidRPr="00325A9C">
        <w:rPr>
          <w:b/>
          <w:bCs/>
        </w:rPr>
        <w:t>Trần Văn Nam</w:t>
      </w:r>
      <w:r w:rsidRPr="00325A9C">
        <w:t>, người đã tận tình hướng dẫn, góp ý và đồng hành cùng em trong suốt quá trình thực hiện đồ án cơ sở</w:t>
      </w:r>
      <w:r>
        <w:t>.</w:t>
      </w:r>
    </w:p>
    <w:p w14:paraId="35E6CCB9" w14:textId="77777777" w:rsidR="004635EE" w:rsidRDefault="004635EE" w:rsidP="004635EE">
      <w:pPr>
        <w:spacing w:before="120" w:after="120" w:line="360" w:lineRule="auto"/>
      </w:pPr>
      <w:r w:rsidRPr="00325A9C">
        <w:t xml:space="preserve">Những buổi trao đổi, những nhận xét thẳng thắn và sự hỗ trợ của thầy đã giúp em hiểu rõ vấn đề hơn, nhìn ra những thiếu sót của bản thân và từng bước hoàn thiện đề tài. Em rất trân trọng sự tận tâm, trách nhiệm và sự tạo điều kiện mà thầy dành cho em trong suốt thời gian qua. </w:t>
      </w:r>
    </w:p>
    <w:p w14:paraId="7248B556" w14:textId="77777777" w:rsidR="004635EE" w:rsidRDefault="004635EE" w:rsidP="004635EE">
      <w:pPr>
        <w:spacing w:before="120" w:after="120" w:line="360" w:lineRule="auto"/>
      </w:pPr>
      <w:r w:rsidRPr="00325A9C">
        <w:t xml:space="preserve">Dù đồ án vẫn còn những hạn chế nhất định, nhưng nhờ sự hướng dẫn của thầy, em đã học được nhiều kiến thức và kinh nghiệm quý giá cho quá trình học tập và công việc sau này. </w:t>
      </w:r>
    </w:p>
    <w:p w14:paraId="0E0F2557" w14:textId="2485CD82" w:rsidR="00437676" w:rsidRPr="00B153E9" w:rsidRDefault="00437676" w:rsidP="004635EE">
      <w:pPr>
        <w:pStyle w:val="content"/>
        <w:ind w:firstLine="0"/>
      </w:pPr>
      <w:r w:rsidRPr="004635EE">
        <w:rPr>
          <w:sz w:val="28"/>
          <w:szCs w:val="28"/>
        </w:rPr>
        <w:t xml:space="preserve">Một lần nữa, em xin chân thành cảm ơn </w:t>
      </w:r>
      <w:r w:rsidR="004635EE" w:rsidRPr="004635EE">
        <w:rPr>
          <w:sz w:val="28"/>
          <w:szCs w:val="28"/>
        </w:rPr>
        <w:t>thầy</w:t>
      </w:r>
      <w:r w:rsidRPr="004635EE">
        <w:rPr>
          <w:sz w:val="28"/>
          <w:szCs w:val="28"/>
        </w:rPr>
        <w:t xml:space="preserve"> và kính chúc </w:t>
      </w:r>
      <w:r w:rsidR="004635EE" w:rsidRPr="004635EE">
        <w:rPr>
          <w:sz w:val="28"/>
          <w:szCs w:val="28"/>
        </w:rPr>
        <w:t>thầy</w:t>
      </w:r>
      <w:r w:rsidRPr="004635EE">
        <w:rPr>
          <w:sz w:val="28"/>
          <w:szCs w:val="28"/>
        </w:rPr>
        <w:t xml:space="preserve"> luôn mạnh khỏe, công tác tốt, và tiếp tục truyền cảm hứng cho các thế hệ sinh viên tiếp theo</w:t>
      </w:r>
      <w:r w:rsidRPr="00B153E9">
        <w:t>.</w:t>
      </w:r>
    </w:p>
    <w:p w14:paraId="29ADBF51" w14:textId="77777777" w:rsidR="003F648A" w:rsidRDefault="003F648A" w:rsidP="003F648A">
      <w:pPr>
        <w:spacing w:before="120" w:after="120" w:line="360" w:lineRule="auto"/>
      </w:pPr>
      <w:r>
        <w:br w:type="page"/>
      </w:r>
    </w:p>
    <w:p w14:paraId="28C168E0" w14:textId="6F0A0F41" w:rsidR="003F648A" w:rsidRPr="00A84E51" w:rsidRDefault="00807EFF" w:rsidP="00A84E51">
      <w:pPr>
        <w:pStyle w:val="Demuc"/>
        <w:numPr>
          <w:ilvl w:val="0"/>
          <w:numId w:val="0"/>
        </w:numPr>
        <w:ind w:left="432"/>
      </w:pPr>
      <w:bookmarkStart w:id="3" w:name="_Toc215565853"/>
      <w:r w:rsidRPr="00A84E51">
        <w:lastRenderedPageBreak/>
        <w:t>MỤC LỤC</w:t>
      </w:r>
      <w:bookmarkEnd w:id="3"/>
    </w:p>
    <w:p w14:paraId="348FA9E2" w14:textId="63DAF6D5" w:rsidR="0087290D" w:rsidRDefault="00807EFF">
      <w:pPr>
        <w:pStyle w:val="TOC1"/>
        <w:tabs>
          <w:tab w:val="right" w:leader="dot" w:pos="8778"/>
        </w:tabs>
        <w:rPr>
          <w:rFonts w:asciiTheme="minorHAnsi" w:eastAsiaTheme="minorEastAsia" w:hAnsiTheme="minorHAnsi"/>
          <w:b w:val="0"/>
          <w:noProof/>
          <w:kern w:val="2"/>
          <w:sz w:val="24"/>
          <w:szCs w:val="24"/>
          <w14:ligatures w14:val="standardContextual"/>
        </w:rPr>
      </w:pPr>
      <w:r>
        <w:fldChar w:fldCharType="begin"/>
      </w:r>
      <w:r>
        <w:instrText xml:space="preserve"> TOC \o "1-4" \h \z \u </w:instrText>
      </w:r>
      <w:r>
        <w:fldChar w:fldCharType="separate"/>
      </w:r>
      <w:hyperlink w:anchor="_Toc215565850" w:history="1">
        <w:r w:rsidR="0087290D" w:rsidRPr="0069790B">
          <w:rPr>
            <w:rStyle w:val="Hyperlink"/>
            <w:noProof/>
          </w:rPr>
          <w:t>Trang nhận xét của giảng viên hướng dẫn</w:t>
        </w:r>
        <w:r w:rsidR="0087290D">
          <w:rPr>
            <w:noProof/>
            <w:webHidden/>
          </w:rPr>
          <w:tab/>
        </w:r>
        <w:r w:rsidR="0087290D">
          <w:rPr>
            <w:noProof/>
            <w:webHidden/>
          </w:rPr>
          <w:fldChar w:fldCharType="begin"/>
        </w:r>
        <w:r w:rsidR="0087290D">
          <w:rPr>
            <w:noProof/>
            <w:webHidden/>
          </w:rPr>
          <w:instrText xml:space="preserve"> PAGEREF _Toc215565850 \h </w:instrText>
        </w:r>
        <w:r w:rsidR="0087290D">
          <w:rPr>
            <w:noProof/>
            <w:webHidden/>
          </w:rPr>
        </w:r>
        <w:r w:rsidR="0087290D">
          <w:rPr>
            <w:noProof/>
            <w:webHidden/>
          </w:rPr>
          <w:fldChar w:fldCharType="separate"/>
        </w:r>
        <w:r w:rsidR="0087290D">
          <w:rPr>
            <w:noProof/>
            <w:webHidden/>
          </w:rPr>
          <w:t>i</w:t>
        </w:r>
        <w:r w:rsidR="0087290D">
          <w:rPr>
            <w:noProof/>
            <w:webHidden/>
          </w:rPr>
          <w:fldChar w:fldCharType="end"/>
        </w:r>
      </w:hyperlink>
    </w:p>
    <w:p w14:paraId="06751141" w14:textId="39AC9B2B"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1" w:history="1">
        <w:r w:rsidRPr="0069790B">
          <w:rPr>
            <w:rStyle w:val="Hyperlink"/>
            <w:noProof/>
          </w:rPr>
          <w:t>Trang nhận xét của thành viên hội đồng</w:t>
        </w:r>
        <w:r>
          <w:rPr>
            <w:noProof/>
            <w:webHidden/>
          </w:rPr>
          <w:tab/>
        </w:r>
        <w:r>
          <w:rPr>
            <w:noProof/>
            <w:webHidden/>
          </w:rPr>
          <w:fldChar w:fldCharType="begin"/>
        </w:r>
        <w:r>
          <w:rPr>
            <w:noProof/>
            <w:webHidden/>
          </w:rPr>
          <w:instrText xml:space="preserve"> PAGEREF _Toc215565851 \h </w:instrText>
        </w:r>
        <w:r>
          <w:rPr>
            <w:noProof/>
            <w:webHidden/>
          </w:rPr>
        </w:r>
        <w:r>
          <w:rPr>
            <w:noProof/>
            <w:webHidden/>
          </w:rPr>
          <w:fldChar w:fldCharType="separate"/>
        </w:r>
        <w:r>
          <w:rPr>
            <w:noProof/>
            <w:webHidden/>
          </w:rPr>
          <w:t>ii</w:t>
        </w:r>
        <w:r>
          <w:rPr>
            <w:noProof/>
            <w:webHidden/>
          </w:rPr>
          <w:fldChar w:fldCharType="end"/>
        </w:r>
      </w:hyperlink>
    </w:p>
    <w:p w14:paraId="5423AF66" w14:textId="2B28E7AD"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2" w:history="1">
        <w:r w:rsidRPr="0069790B">
          <w:rPr>
            <w:rStyle w:val="Hyperlink"/>
            <w:noProof/>
          </w:rPr>
          <w:t>LỜI CẢM ƠN</w:t>
        </w:r>
        <w:r>
          <w:rPr>
            <w:noProof/>
            <w:webHidden/>
          </w:rPr>
          <w:tab/>
        </w:r>
        <w:r>
          <w:rPr>
            <w:noProof/>
            <w:webHidden/>
          </w:rPr>
          <w:fldChar w:fldCharType="begin"/>
        </w:r>
        <w:r>
          <w:rPr>
            <w:noProof/>
            <w:webHidden/>
          </w:rPr>
          <w:instrText xml:space="preserve"> PAGEREF _Toc215565852 \h </w:instrText>
        </w:r>
        <w:r>
          <w:rPr>
            <w:noProof/>
            <w:webHidden/>
          </w:rPr>
        </w:r>
        <w:r>
          <w:rPr>
            <w:noProof/>
            <w:webHidden/>
          </w:rPr>
          <w:fldChar w:fldCharType="separate"/>
        </w:r>
        <w:r>
          <w:rPr>
            <w:noProof/>
            <w:webHidden/>
          </w:rPr>
          <w:t>iii</w:t>
        </w:r>
        <w:r>
          <w:rPr>
            <w:noProof/>
            <w:webHidden/>
          </w:rPr>
          <w:fldChar w:fldCharType="end"/>
        </w:r>
      </w:hyperlink>
    </w:p>
    <w:p w14:paraId="780CAC26" w14:textId="2815C0F0"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3" w:history="1">
        <w:r w:rsidRPr="0069790B">
          <w:rPr>
            <w:rStyle w:val="Hyperlink"/>
            <w:noProof/>
          </w:rPr>
          <w:t>MỤC LỤC</w:t>
        </w:r>
        <w:r>
          <w:rPr>
            <w:noProof/>
            <w:webHidden/>
          </w:rPr>
          <w:tab/>
        </w:r>
        <w:r>
          <w:rPr>
            <w:noProof/>
            <w:webHidden/>
          </w:rPr>
          <w:fldChar w:fldCharType="begin"/>
        </w:r>
        <w:r>
          <w:rPr>
            <w:noProof/>
            <w:webHidden/>
          </w:rPr>
          <w:instrText xml:space="preserve"> PAGEREF _Toc215565853 \h </w:instrText>
        </w:r>
        <w:r>
          <w:rPr>
            <w:noProof/>
            <w:webHidden/>
          </w:rPr>
        </w:r>
        <w:r>
          <w:rPr>
            <w:noProof/>
            <w:webHidden/>
          </w:rPr>
          <w:fldChar w:fldCharType="separate"/>
        </w:r>
        <w:r>
          <w:rPr>
            <w:noProof/>
            <w:webHidden/>
          </w:rPr>
          <w:t>iv</w:t>
        </w:r>
        <w:r>
          <w:rPr>
            <w:noProof/>
            <w:webHidden/>
          </w:rPr>
          <w:fldChar w:fldCharType="end"/>
        </w:r>
      </w:hyperlink>
    </w:p>
    <w:p w14:paraId="193534AE" w14:textId="02309064"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4" w:history="1">
        <w:r w:rsidRPr="0069790B">
          <w:rPr>
            <w:rStyle w:val="Hyperlink"/>
            <w:noProof/>
          </w:rPr>
          <w:t>DANH MỤC HÌNH ẢNH</w:t>
        </w:r>
        <w:r>
          <w:rPr>
            <w:noProof/>
            <w:webHidden/>
          </w:rPr>
          <w:tab/>
        </w:r>
        <w:r>
          <w:rPr>
            <w:noProof/>
            <w:webHidden/>
          </w:rPr>
          <w:fldChar w:fldCharType="begin"/>
        </w:r>
        <w:r>
          <w:rPr>
            <w:noProof/>
            <w:webHidden/>
          </w:rPr>
          <w:instrText xml:space="preserve"> PAGEREF _Toc215565854 \h </w:instrText>
        </w:r>
        <w:r>
          <w:rPr>
            <w:noProof/>
            <w:webHidden/>
          </w:rPr>
        </w:r>
        <w:r>
          <w:rPr>
            <w:noProof/>
            <w:webHidden/>
          </w:rPr>
          <w:fldChar w:fldCharType="separate"/>
        </w:r>
        <w:r>
          <w:rPr>
            <w:noProof/>
            <w:webHidden/>
          </w:rPr>
          <w:t>vii</w:t>
        </w:r>
        <w:r>
          <w:rPr>
            <w:noProof/>
            <w:webHidden/>
          </w:rPr>
          <w:fldChar w:fldCharType="end"/>
        </w:r>
      </w:hyperlink>
    </w:p>
    <w:p w14:paraId="2932A8E4" w14:textId="144900A2"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5" w:history="1">
        <w:r w:rsidRPr="0069790B">
          <w:rPr>
            <w:rStyle w:val="Hyperlink"/>
            <w:noProof/>
          </w:rPr>
          <w:t>DANH MỤC BẢNG BIỂU</w:t>
        </w:r>
        <w:r>
          <w:rPr>
            <w:noProof/>
            <w:webHidden/>
          </w:rPr>
          <w:tab/>
        </w:r>
        <w:r>
          <w:rPr>
            <w:noProof/>
            <w:webHidden/>
          </w:rPr>
          <w:fldChar w:fldCharType="begin"/>
        </w:r>
        <w:r>
          <w:rPr>
            <w:noProof/>
            <w:webHidden/>
          </w:rPr>
          <w:instrText xml:space="preserve"> PAGEREF _Toc215565855 \h </w:instrText>
        </w:r>
        <w:r>
          <w:rPr>
            <w:noProof/>
            <w:webHidden/>
          </w:rPr>
        </w:r>
        <w:r>
          <w:rPr>
            <w:noProof/>
            <w:webHidden/>
          </w:rPr>
          <w:fldChar w:fldCharType="separate"/>
        </w:r>
        <w:r>
          <w:rPr>
            <w:noProof/>
            <w:webHidden/>
          </w:rPr>
          <w:t>viii</w:t>
        </w:r>
        <w:r>
          <w:rPr>
            <w:noProof/>
            <w:webHidden/>
          </w:rPr>
          <w:fldChar w:fldCharType="end"/>
        </w:r>
      </w:hyperlink>
    </w:p>
    <w:p w14:paraId="1785F6B7" w14:textId="46686086"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6" w:history="1">
        <w:r w:rsidRPr="0069790B">
          <w:rPr>
            <w:rStyle w:val="Hyperlink"/>
            <w:noProof/>
          </w:rPr>
          <w:t>Tóm tắt đồ án</w:t>
        </w:r>
        <w:r>
          <w:rPr>
            <w:noProof/>
            <w:webHidden/>
          </w:rPr>
          <w:tab/>
        </w:r>
        <w:r>
          <w:rPr>
            <w:noProof/>
            <w:webHidden/>
          </w:rPr>
          <w:fldChar w:fldCharType="begin"/>
        </w:r>
        <w:r>
          <w:rPr>
            <w:noProof/>
            <w:webHidden/>
          </w:rPr>
          <w:instrText xml:space="preserve"> PAGEREF _Toc215565856 \h </w:instrText>
        </w:r>
        <w:r>
          <w:rPr>
            <w:noProof/>
            <w:webHidden/>
          </w:rPr>
        </w:r>
        <w:r>
          <w:rPr>
            <w:noProof/>
            <w:webHidden/>
          </w:rPr>
          <w:fldChar w:fldCharType="separate"/>
        </w:r>
        <w:r>
          <w:rPr>
            <w:noProof/>
            <w:webHidden/>
          </w:rPr>
          <w:t>ix</w:t>
        </w:r>
        <w:r>
          <w:rPr>
            <w:noProof/>
            <w:webHidden/>
          </w:rPr>
          <w:fldChar w:fldCharType="end"/>
        </w:r>
      </w:hyperlink>
    </w:p>
    <w:p w14:paraId="095693B0" w14:textId="51B1654E"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57" w:history="1">
        <w:r w:rsidRPr="0069790B">
          <w:rPr>
            <w:rStyle w:val="Hyperlink"/>
            <w:noProof/>
          </w:rPr>
          <w:t>MỞ ĐẦU</w:t>
        </w:r>
        <w:r>
          <w:rPr>
            <w:noProof/>
            <w:webHidden/>
          </w:rPr>
          <w:tab/>
        </w:r>
        <w:r>
          <w:rPr>
            <w:noProof/>
            <w:webHidden/>
          </w:rPr>
          <w:fldChar w:fldCharType="begin"/>
        </w:r>
        <w:r>
          <w:rPr>
            <w:noProof/>
            <w:webHidden/>
          </w:rPr>
          <w:instrText xml:space="preserve"> PAGEREF _Toc215565857 \h </w:instrText>
        </w:r>
        <w:r>
          <w:rPr>
            <w:noProof/>
            <w:webHidden/>
          </w:rPr>
        </w:r>
        <w:r>
          <w:rPr>
            <w:noProof/>
            <w:webHidden/>
          </w:rPr>
          <w:fldChar w:fldCharType="separate"/>
        </w:r>
        <w:r>
          <w:rPr>
            <w:noProof/>
            <w:webHidden/>
          </w:rPr>
          <w:t>1</w:t>
        </w:r>
        <w:r>
          <w:rPr>
            <w:noProof/>
            <w:webHidden/>
          </w:rPr>
          <w:fldChar w:fldCharType="end"/>
        </w:r>
      </w:hyperlink>
    </w:p>
    <w:p w14:paraId="596C8C2C" w14:textId="0F13965C"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58" w:history="1">
        <w:r w:rsidRPr="0069790B">
          <w:rPr>
            <w:rStyle w:val="Hyperlink"/>
            <w:noProof/>
          </w:rPr>
          <w:t>Lý do chọn đề tài</w:t>
        </w:r>
        <w:r>
          <w:rPr>
            <w:noProof/>
            <w:webHidden/>
          </w:rPr>
          <w:tab/>
        </w:r>
        <w:r>
          <w:rPr>
            <w:noProof/>
            <w:webHidden/>
          </w:rPr>
          <w:fldChar w:fldCharType="begin"/>
        </w:r>
        <w:r>
          <w:rPr>
            <w:noProof/>
            <w:webHidden/>
          </w:rPr>
          <w:instrText xml:space="preserve"> PAGEREF _Toc215565858 \h </w:instrText>
        </w:r>
        <w:r>
          <w:rPr>
            <w:noProof/>
            <w:webHidden/>
          </w:rPr>
        </w:r>
        <w:r>
          <w:rPr>
            <w:noProof/>
            <w:webHidden/>
          </w:rPr>
          <w:fldChar w:fldCharType="separate"/>
        </w:r>
        <w:r>
          <w:rPr>
            <w:noProof/>
            <w:webHidden/>
          </w:rPr>
          <w:t>1</w:t>
        </w:r>
        <w:r>
          <w:rPr>
            <w:noProof/>
            <w:webHidden/>
          </w:rPr>
          <w:fldChar w:fldCharType="end"/>
        </w:r>
      </w:hyperlink>
    </w:p>
    <w:p w14:paraId="344A4788" w14:textId="17218911"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59" w:history="1">
        <w:r w:rsidRPr="0069790B">
          <w:rPr>
            <w:rStyle w:val="Hyperlink"/>
            <w:noProof/>
          </w:rPr>
          <w:t>Mục đích nghiên cứu</w:t>
        </w:r>
        <w:r>
          <w:rPr>
            <w:noProof/>
            <w:webHidden/>
          </w:rPr>
          <w:tab/>
        </w:r>
        <w:r>
          <w:rPr>
            <w:noProof/>
            <w:webHidden/>
          </w:rPr>
          <w:fldChar w:fldCharType="begin"/>
        </w:r>
        <w:r>
          <w:rPr>
            <w:noProof/>
            <w:webHidden/>
          </w:rPr>
          <w:instrText xml:space="preserve"> PAGEREF _Toc215565859 \h </w:instrText>
        </w:r>
        <w:r>
          <w:rPr>
            <w:noProof/>
            <w:webHidden/>
          </w:rPr>
        </w:r>
        <w:r>
          <w:rPr>
            <w:noProof/>
            <w:webHidden/>
          </w:rPr>
          <w:fldChar w:fldCharType="separate"/>
        </w:r>
        <w:r>
          <w:rPr>
            <w:noProof/>
            <w:webHidden/>
          </w:rPr>
          <w:t>1</w:t>
        </w:r>
        <w:r>
          <w:rPr>
            <w:noProof/>
            <w:webHidden/>
          </w:rPr>
          <w:fldChar w:fldCharType="end"/>
        </w:r>
      </w:hyperlink>
    </w:p>
    <w:p w14:paraId="20A6F431" w14:textId="584C2C44"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0" w:history="1">
        <w:r w:rsidRPr="0069790B">
          <w:rPr>
            <w:rStyle w:val="Hyperlink"/>
            <w:noProof/>
          </w:rPr>
          <w:t>Đối tượng nghiên cứu</w:t>
        </w:r>
        <w:r>
          <w:rPr>
            <w:noProof/>
            <w:webHidden/>
          </w:rPr>
          <w:tab/>
        </w:r>
        <w:r>
          <w:rPr>
            <w:noProof/>
            <w:webHidden/>
          </w:rPr>
          <w:fldChar w:fldCharType="begin"/>
        </w:r>
        <w:r>
          <w:rPr>
            <w:noProof/>
            <w:webHidden/>
          </w:rPr>
          <w:instrText xml:space="preserve"> PAGEREF _Toc215565860 \h </w:instrText>
        </w:r>
        <w:r>
          <w:rPr>
            <w:noProof/>
            <w:webHidden/>
          </w:rPr>
        </w:r>
        <w:r>
          <w:rPr>
            <w:noProof/>
            <w:webHidden/>
          </w:rPr>
          <w:fldChar w:fldCharType="separate"/>
        </w:r>
        <w:r>
          <w:rPr>
            <w:noProof/>
            <w:webHidden/>
          </w:rPr>
          <w:t>2</w:t>
        </w:r>
        <w:r>
          <w:rPr>
            <w:noProof/>
            <w:webHidden/>
          </w:rPr>
          <w:fldChar w:fldCharType="end"/>
        </w:r>
      </w:hyperlink>
    </w:p>
    <w:p w14:paraId="3FF2AFBA" w14:textId="444C3CE4"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1" w:history="1">
        <w:r w:rsidRPr="0069790B">
          <w:rPr>
            <w:rStyle w:val="Hyperlink"/>
            <w:noProof/>
          </w:rPr>
          <w:t>Phương pháp nghiên cứu</w:t>
        </w:r>
        <w:r>
          <w:rPr>
            <w:noProof/>
            <w:webHidden/>
          </w:rPr>
          <w:tab/>
        </w:r>
        <w:r>
          <w:rPr>
            <w:noProof/>
            <w:webHidden/>
          </w:rPr>
          <w:fldChar w:fldCharType="begin"/>
        </w:r>
        <w:r>
          <w:rPr>
            <w:noProof/>
            <w:webHidden/>
          </w:rPr>
          <w:instrText xml:space="preserve"> PAGEREF _Toc215565861 \h </w:instrText>
        </w:r>
        <w:r>
          <w:rPr>
            <w:noProof/>
            <w:webHidden/>
          </w:rPr>
        </w:r>
        <w:r>
          <w:rPr>
            <w:noProof/>
            <w:webHidden/>
          </w:rPr>
          <w:fldChar w:fldCharType="separate"/>
        </w:r>
        <w:r>
          <w:rPr>
            <w:noProof/>
            <w:webHidden/>
          </w:rPr>
          <w:t>2</w:t>
        </w:r>
        <w:r>
          <w:rPr>
            <w:noProof/>
            <w:webHidden/>
          </w:rPr>
          <w:fldChar w:fldCharType="end"/>
        </w:r>
      </w:hyperlink>
    </w:p>
    <w:p w14:paraId="5C4C47B0" w14:textId="2000188E"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2" w:history="1">
        <w:r w:rsidRPr="0069790B">
          <w:rPr>
            <w:rStyle w:val="Hyperlink"/>
            <w:noProof/>
          </w:rPr>
          <w:t>Phạm vi nghiên cứu</w:t>
        </w:r>
        <w:r>
          <w:rPr>
            <w:noProof/>
            <w:webHidden/>
          </w:rPr>
          <w:tab/>
        </w:r>
        <w:r>
          <w:rPr>
            <w:noProof/>
            <w:webHidden/>
          </w:rPr>
          <w:fldChar w:fldCharType="begin"/>
        </w:r>
        <w:r>
          <w:rPr>
            <w:noProof/>
            <w:webHidden/>
          </w:rPr>
          <w:instrText xml:space="preserve"> PAGEREF _Toc215565862 \h </w:instrText>
        </w:r>
        <w:r>
          <w:rPr>
            <w:noProof/>
            <w:webHidden/>
          </w:rPr>
        </w:r>
        <w:r>
          <w:rPr>
            <w:noProof/>
            <w:webHidden/>
          </w:rPr>
          <w:fldChar w:fldCharType="separate"/>
        </w:r>
        <w:r>
          <w:rPr>
            <w:noProof/>
            <w:webHidden/>
          </w:rPr>
          <w:t>3</w:t>
        </w:r>
        <w:r>
          <w:rPr>
            <w:noProof/>
            <w:webHidden/>
          </w:rPr>
          <w:fldChar w:fldCharType="end"/>
        </w:r>
      </w:hyperlink>
    </w:p>
    <w:p w14:paraId="756711F6" w14:textId="2098C341"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63" w:history="1">
        <w:r w:rsidRPr="0069790B">
          <w:rPr>
            <w:rStyle w:val="Hyperlink"/>
            <w:caps/>
            <w:noProof/>
          </w:rPr>
          <w:t>CHƯƠNG 1.</w:t>
        </w:r>
        <w:r w:rsidRPr="0069790B">
          <w:rPr>
            <w:rStyle w:val="Hyperlink"/>
            <w:noProof/>
          </w:rPr>
          <w:t xml:space="preserve"> TỔNG QUAN NGHIÊN CỨU</w:t>
        </w:r>
        <w:r>
          <w:rPr>
            <w:noProof/>
            <w:webHidden/>
          </w:rPr>
          <w:tab/>
        </w:r>
        <w:r>
          <w:rPr>
            <w:noProof/>
            <w:webHidden/>
          </w:rPr>
          <w:fldChar w:fldCharType="begin"/>
        </w:r>
        <w:r>
          <w:rPr>
            <w:noProof/>
            <w:webHidden/>
          </w:rPr>
          <w:instrText xml:space="preserve"> PAGEREF _Toc215565863 \h </w:instrText>
        </w:r>
        <w:r>
          <w:rPr>
            <w:noProof/>
            <w:webHidden/>
          </w:rPr>
        </w:r>
        <w:r>
          <w:rPr>
            <w:noProof/>
            <w:webHidden/>
          </w:rPr>
          <w:fldChar w:fldCharType="separate"/>
        </w:r>
        <w:r>
          <w:rPr>
            <w:noProof/>
            <w:webHidden/>
          </w:rPr>
          <w:t>4</w:t>
        </w:r>
        <w:r>
          <w:rPr>
            <w:noProof/>
            <w:webHidden/>
          </w:rPr>
          <w:fldChar w:fldCharType="end"/>
        </w:r>
      </w:hyperlink>
    </w:p>
    <w:p w14:paraId="0E290135" w14:textId="286EB7C8"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4" w:history="1">
        <w:r w:rsidRPr="0069790B">
          <w:rPr>
            <w:rStyle w:val="Hyperlink"/>
            <w:noProof/>
          </w:rPr>
          <w:t>1.1 Tổng quan về vấn đề nghiên cứu</w:t>
        </w:r>
        <w:r>
          <w:rPr>
            <w:noProof/>
            <w:webHidden/>
          </w:rPr>
          <w:tab/>
        </w:r>
        <w:r>
          <w:rPr>
            <w:noProof/>
            <w:webHidden/>
          </w:rPr>
          <w:fldChar w:fldCharType="begin"/>
        </w:r>
        <w:r>
          <w:rPr>
            <w:noProof/>
            <w:webHidden/>
          </w:rPr>
          <w:instrText xml:space="preserve"> PAGEREF _Toc215565864 \h </w:instrText>
        </w:r>
        <w:r>
          <w:rPr>
            <w:noProof/>
            <w:webHidden/>
          </w:rPr>
        </w:r>
        <w:r>
          <w:rPr>
            <w:noProof/>
            <w:webHidden/>
          </w:rPr>
          <w:fldChar w:fldCharType="separate"/>
        </w:r>
        <w:r>
          <w:rPr>
            <w:noProof/>
            <w:webHidden/>
          </w:rPr>
          <w:t>4</w:t>
        </w:r>
        <w:r>
          <w:rPr>
            <w:noProof/>
            <w:webHidden/>
          </w:rPr>
          <w:fldChar w:fldCharType="end"/>
        </w:r>
      </w:hyperlink>
    </w:p>
    <w:p w14:paraId="56200507" w14:textId="7A47213A"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5" w:history="1">
        <w:r w:rsidRPr="0069790B">
          <w:rPr>
            <w:rStyle w:val="Hyperlink"/>
            <w:noProof/>
          </w:rPr>
          <w:t xml:space="preserve">1.2 Một số hệ thống </w:t>
        </w:r>
        <w:r w:rsidR="008C71F4">
          <w:rPr>
            <w:rStyle w:val="Hyperlink"/>
            <w:noProof/>
          </w:rPr>
          <w:t>website</w:t>
        </w:r>
        <w:r w:rsidRPr="0069790B">
          <w:rPr>
            <w:rStyle w:val="Hyperlink"/>
            <w:noProof/>
          </w:rPr>
          <w:t xml:space="preserve"> phổ biến</w:t>
        </w:r>
        <w:r>
          <w:rPr>
            <w:noProof/>
            <w:webHidden/>
          </w:rPr>
          <w:tab/>
        </w:r>
        <w:r>
          <w:rPr>
            <w:noProof/>
            <w:webHidden/>
          </w:rPr>
          <w:fldChar w:fldCharType="begin"/>
        </w:r>
        <w:r>
          <w:rPr>
            <w:noProof/>
            <w:webHidden/>
          </w:rPr>
          <w:instrText xml:space="preserve"> PAGEREF _Toc215565865 \h </w:instrText>
        </w:r>
        <w:r>
          <w:rPr>
            <w:noProof/>
            <w:webHidden/>
          </w:rPr>
        </w:r>
        <w:r>
          <w:rPr>
            <w:noProof/>
            <w:webHidden/>
          </w:rPr>
          <w:fldChar w:fldCharType="separate"/>
        </w:r>
        <w:r>
          <w:rPr>
            <w:noProof/>
            <w:webHidden/>
          </w:rPr>
          <w:t>4</w:t>
        </w:r>
        <w:r>
          <w:rPr>
            <w:noProof/>
            <w:webHidden/>
          </w:rPr>
          <w:fldChar w:fldCharType="end"/>
        </w:r>
      </w:hyperlink>
    </w:p>
    <w:p w14:paraId="256DAEEB" w14:textId="36E96FD1"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66" w:history="1">
        <w:r w:rsidRPr="0069790B">
          <w:rPr>
            <w:rStyle w:val="Hyperlink"/>
            <w:noProof/>
          </w:rPr>
          <w:t xml:space="preserve">1.2.1 Tổng quan về </w:t>
        </w:r>
        <w:r w:rsidR="008C71F4">
          <w:rPr>
            <w:rStyle w:val="Hyperlink"/>
            <w:noProof/>
          </w:rPr>
          <w:t>Bách Hóa Xanh</w:t>
        </w:r>
        <w:r>
          <w:rPr>
            <w:noProof/>
            <w:webHidden/>
          </w:rPr>
          <w:tab/>
        </w:r>
        <w:r>
          <w:rPr>
            <w:noProof/>
            <w:webHidden/>
          </w:rPr>
          <w:fldChar w:fldCharType="begin"/>
        </w:r>
        <w:r>
          <w:rPr>
            <w:noProof/>
            <w:webHidden/>
          </w:rPr>
          <w:instrText xml:space="preserve"> PAGEREF _Toc215565866 \h </w:instrText>
        </w:r>
        <w:r>
          <w:rPr>
            <w:noProof/>
            <w:webHidden/>
          </w:rPr>
        </w:r>
        <w:r>
          <w:rPr>
            <w:noProof/>
            <w:webHidden/>
          </w:rPr>
          <w:fldChar w:fldCharType="separate"/>
        </w:r>
        <w:r>
          <w:rPr>
            <w:noProof/>
            <w:webHidden/>
          </w:rPr>
          <w:t>4</w:t>
        </w:r>
        <w:r>
          <w:rPr>
            <w:noProof/>
            <w:webHidden/>
          </w:rPr>
          <w:fldChar w:fldCharType="end"/>
        </w:r>
      </w:hyperlink>
    </w:p>
    <w:p w14:paraId="4866252D" w14:textId="029777ED" w:rsidR="0087290D" w:rsidRDefault="0087290D" w:rsidP="008C71F4">
      <w:pPr>
        <w:pStyle w:val="TOC3"/>
        <w:tabs>
          <w:tab w:val="right" w:leader="dot" w:pos="8778"/>
        </w:tabs>
        <w:rPr>
          <w:rFonts w:asciiTheme="minorHAnsi" w:eastAsiaTheme="minorEastAsia" w:hAnsiTheme="minorHAnsi"/>
          <w:noProof/>
          <w:kern w:val="2"/>
          <w:sz w:val="24"/>
          <w:szCs w:val="24"/>
          <w14:ligatures w14:val="standardContextual"/>
        </w:rPr>
      </w:pPr>
      <w:hyperlink w:anchor="_Toc215565867" w:history="1">
        <w:r w:rsidRPr="0069790B">
          <w:rPr>
            <w:rStyle w:val="Hyperlink"/>
            <w:noProof/>
          </w:rPr>
          <w:t xml:space="preserve">1.2.2 </w:t>
        </w:r>
        <w:r w:rsidR="008C71F4">
          <w:rPr>
            <w:rStyle w:val="Hyperlink"/>
            <w:noProof/>
          </w:rPr>
          <w:t>Tổng quan về Circle K</w:t>
        </w:r>
        <w:r>
          <w:rPr>
            <w:noProof/>
            <w:webHidden/>
          </w:rPr>
          <w:tab/>
        </w:r>
        <w:r>
          <w:rPr>
            <w:noProof/>
            <w:webHidden/>
          </w:rPr>
          <w:fldChar w:fldCharType="begin"/>
        </w:r>
        <w:r>
          <w:rPr>
            <w:noProof/>
            <w:webHidden/>
          </w:rPr>
          <w:instrText xml:space="preserve"> PAGEREF _Toc215565867 \h </w:instrText>
        </w:r>
        <w:r>
          <w:rPr>
            <w:noProof/>
            <w:webHidden/>
          </w:rPr>
        </w:r>
        <w:r>
          <w:rPr>
            <w:noProof/>
            <w:webHidden/>
          </w:rPr>
          <w:fldChar w:fldCharType="separate"/>
        </w:r>
        <w:r>
          <w:rPr>
            <w:noProof/>
            <w:webHidden/>
          </w:rPr>
          <w:t>5</w:t>
        </w:r>
        <w:r>
          <w:rPr>
            <w:noProof/>
            <w:webHidden/>
          </w:rPr>
          <w:fldChar w:fldCharType="end"/>
        </w:r>
      </w:hyperlink>
    </w:p>
    <w:p w14:paraId="11ACF99B" w14:textId="12F53509"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69" w:history="1">
        <w:r w:rsidRPr="0069790B">
          <w:rPr>
            <w:rStyle w:val="Hyperlink"/>
            <w:noProof/>
          </w:rPr>
          <w:t>1.3 Ưu điểm của hệ thống</w:t>
        </w:r>
        <w:r>
          <w:rPr>
            <w:noProof/>
            <w:webHidden/>
          </w:rPr>
          <w:tab/>
        </w:r>
        <w:r>
          <w:rPr>
            <w:noProof/>
            <w:webHidden/>
          </w:rPr>
          <w:fldChar w:fldCharType="begin"/>
        </w:r>
        <w:r>
          <w:rPr>
            <w:noProof/>
            <w:webHidden/>
          </w:rPr>
          <w:instrText xml:space="preserve"> PAGEREF _Toc215565869 \h </w:instrText>
        </w:r>
        <w:r>
          <w:rPr>
            <w:noProof/>
            <w:webHidden/>
          </w:rPr>
        </w:r>
        <w:r>
          <w:rPr>
            <w:noProof/>
            <w:webHidden/>
          </w:rPr>
          <w:fldChar w:fldCharType="separate"/>
        </w:r>
        <w:r>
          <w:rPr>
            <w:noProof/>
            <w:webHidden/>
          </w:rPr>
          <w:t>5</w:t>
        </w:r>
        <w:r>
          <w:rPr>
            <w:noProof/>
            <w:webHidden/>
          </w:rPr>
          <w:fldChar w:fldCharType="end"/>
        </w:r>
      </w:hyperlink>
    </w:p>
    <w:p w14:paraId="33F06303" w14:textId="7D906914"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870" w:history="1">
        <w:r w:rsidRPr="0069790B">
          <w:rPr>
            <w:rStyle w:val="Hyperlink"/>
            <w:caps/>
            <w:noProof/>
          </w:rPr>
          <w:t>CHƯƠNG 2.</w:t>
        </w:r>
        <w:r w:rsidRPr="0069790B">
          <w:rPr>
            <w:rStyle w:val="Hyperlink"/>
            <w:noProof/>
          </w:rPr>
          <w:t xml:space="preserve"> NGHIÊN CỨU LÝ THUYẾT</w:t>
        </w:r>
        <w:r>
          <w:rPr>
            <w:noProof/>
            <w:webHidden/>
          </w:rPr>
          <w:tab/>
        </w:r>
        <w:r>
          <w:rPr>
            <w:noProof/>
            <w:webHidden/>
          </w:rPr>
          <w:fldChar w:fldCharType="begin"/>
        </w:r>
        <w:r>
          <w:rPr>
            <w:noProof/>
            <w:webHidden/>
          </w:rPr>
          <w:instrText xml:space="preserve"> PAGEREF _Toc215565870 \h </w:instrText>
        </w:r>
        <w:r>
          <w:rPr>
            <w:noProof/>
            <w:webHidden/>
          </w:rPr>
        </w:r>
        <w:r>
          <w:rPr>
            <w:noProof/>
            <w:webHidden/>
          </w:rPr>
          <w:fldChar w:fldCharType="separate"/>
        </w:r>
        <w:r>
          <w:rPr>
            <w:noProof/>
            <w:webHidden/>
          </w:rPr>
          <w:t>7</w:t>
        </w:r>
        <w:r>
          <w:rPr>
            <w:noProof/>
            <w:webHidden/>
          </w:rPr>
          <w:fldChar w:fldCharType="end"/>
        </w:r>
      </w:hyperlink>
    </w:p>
    <w:p w14:paraId="28132A4E" w14:textId="585CDC09"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71" w:history="1">
        <w:r w:rsidRPr="0069790B">
          <w:rPr>
            <w:rStyle w:val="Hyperlink"/>
            <w:noProof/>
          </w:rPr>
          <w:t>2.1 Tổng quan về công nghệ web</w:t>
        </w:r>
        <w:r>
          <w:rPr>
            <w:noProof/>
            <w:webHidden/>
          </w:rPr>
          <w:tab/>
        </w:r>
        <w:r>
          <w:rPr>
            <w:noProof/>
            <w:webHidden/>
          </w:rPr>
          <w:fldChar w:fldCharType="begin"/>
        </w:r>
        <w:r>
          <w:rPr>
            <w:noProof/>
            <w:webHidden/>
          </w:rPr>
          <w:instrText xml:space="preserve"> PAGEREF _Toc215565871 \h </w:instrText>
        </w:r>
        <w:r>
          <w:rPr>
            <w:noProof/>
            <w:webHidden/>
          </w:rPr>
        </w:r>
        <w:r>
          <w:rPr>
            <w:noProof/>
            <w:webHidden/>
          </w:rPr>
          <w:fldChar w:fldCharType="separate"/>
        </w:r>
        <w:r>
          <w:rPr>
            <w:noProof/>
            <w:webHidden/>
          </w:rPr>
          <w:t>7</w:t>
        </w:r>
        <w:r>
          <w:rPr>
            <w:noProof/>
            <w:webHidden/>
          </w:rPr>
          <w:fldChar w:fldCharType="end"/>
        </w:r>
      </w:hyperlink>
    </w:p>
    <w:p w14:paraId="024ABF5E" w14:textId="1F6AD7F9"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72" w:history="1">
        <w:r w:rsidRPr="0069790B">
          <w:rPr>
            <w:rStyle w:val="Hyperlink"/>
            <w:noProof/>
          </w:rPr>
          <w:t>2.1.1 Kiến trúc Client-Server</w:t>
        </w:r>
        <w:r>
          <w:rPr>
            <w:noProof/>
            <w:webHidden/>
          </w:rPr>
          <w:tab/>
        </w:r>
        <w:r>
          <w:rPr>
            <w:noProof/>
            <w:webHidden/>
          </w:rPr>
          <w:fldChar w:fldCharType="begin"/>
        </w:r>
        <w:r>
          <w:rPr>
            <w:noProof/>
            <w:webHidden/>
          </w:rPr>
          <w:instrText xml:space="preserve"> PAGEREF _Toc215565872 \h </w:instrText>
        </w:r>
        <w:r>
          <w:rPr>
            <w:noProof/>
            <w:webHidden/>
          </w:rPr>
        </w:r>
        <w:r>
          <w:rPr>
            <w:noProof/>
            <w:webHidden/>
          </w:rPr>
          <w:fldChar w:fldCharType="separate"/>
        </w:r>
        <w:r>
          <w:rPr>
            <w:noProof/>
            <w:webHidden/>
          </w:rPr>
          <w:t>7</w:t>
        </w:r>
        <w:r>
          <w:rPr>
            <w:noProof/>
            <w:webHidden/>
          </w:rPr>
          <w:fldChar w:fldCharType="end"/>
        </w:r>
      </w:hyperlink>
    </w:p>
    <w:p w14:paraId="089C2223" w14:textId="61149E56"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73" w:history="1">
        <w:r w:rsidRPr="0069790B">
          <w:rPr>
            <w:rStyle w:val="Hyperlink"/>
            <w:noProof/>
          </w:rPr>
          <w:t>2.1.2 Quy trình hoạt động</w:t>
        </w:r>
        <w:r>
          <w:rPr>
            <w:noProof/>
            <w:webHidden/>
          </w:rPr>
          <w:tab/>
        </w:r>
        <w:r>
          <w:rPr>
            <w:noProof/>
            <w:webHidden/>
          </w:rPr>
          <w:fldChar w:fldCharType="begin"/>
        </w:r>
        <w:r>
          <w:rPr>
            <w:noProof/>
            <w:webHidden/>
          </w:rPr>
          <w:instrText xml:space="preserve"> PAGEREF _Toc215565873 \h </w:instrText>
        </w:r>
        <w:r>
          <w:rPr>
            <w:noProof/>
            <w:webHidden/>
          </w:rPr>
        </w:r>
        <w:r>
          <w:rPr>
            <w:noProof/>
            <w:webHidden/>
          </w:rPr>
          <w:fldChar w:fldCharType="separate"/>
        </w:r>
        <w:r>
          <w:rPr>
            <w:noProof/>
            <w:webHidden/>
          </w:rPr>
          <w:t>8</w:t>
        </w:r>
        <w:r>
          <w:rPr>
            <w:noProof/>
            <w:webHidden/>
          </w:rPr>
          <w:fldChar w:fldCharType="end"/>
        </w:r>
      </w:hyperlink>
    </w:p>
    <w:p w14:paraId="68D659E7" w14:textId="191FB05F"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874" w:history="1">
        <w:r w:rsidRPr="0069790B">
          <w:rPr>
            <w:rStyle w:val="Hyperlink"/>
            <w:noProof/>
          </w:rPr>
          <w:t>2.2 Ngôn ngữ và công nghệ sử dụng</w:t>
        </w:r>
        <w:r>
          <w:rPr>
            <w:noProof/>
            <w:webHidden/>
          </w:rPr>
          <w:tab/>
        </w:r>
        <w:r>
          <w:rPr>
            <w:noProof/>
            <w:webHidden/>
          </w:rPr>
          <w:fldChar w:fldCharType="begin"/>
        </w:r>
        <w:r>
          <w:rPr>
            <w:noProof/>
            <w:webHidden/>
          </w:rPr>
          <w:instrText xml:space="preserve"> PAGEREF _Toc215565874 \h </w:instrText>
        </w:r>
        <w:r>
          <w:rPr>
            <w:noProof/>
            <w:webHidden/>
          </w:rPr>
        </w:r>
        <w:r>
          <w:rPr>
            <w:noProof/>
            <w:webHidden/>
          </w:rPr>
          <w:fldChar w:fldCharType="separate"/>
        </w:r>
        <w:r>
          <w:rPr>
            <w:noProof/>
            <w:webHidden/>
          </w:rPr>
          <w:t>9</w:t>
        </w:r>
        <w:r>
          <w:rPr>
            <w:noProof/>
            <w:webHidden/>
          </w:rPr>
          <w:fldChar w:fldCharType="end"/>
        </w:r>
      </w:hyperlink>
    </w:p>
    <w:p w14:paraId="0243E4CE" w14:textId="665D0F81"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75" w:history="1">
        <w:r w:rsidRPr="0069790B">
          <w:rPr>
            <w:rStyle w:val="Hyperlink"/>
            <w:noProof/>
          </w:rPr>
          <w:t>2.2.1 HTML – Ngôn ngữ đánh dấu siêu văn bản</w:t>
        </w:r>
        <w:r>
          <w:rPr>
            <w:noProof/>
            <w:webHidden/>
          </w:rPr>
          <w:tab/>
        </w:r>
        <w:r>
          <w:rPr>
            <w:noProof/>
            <w:webHidden/>
          </w:rPr>
          <w:fldChar w:fldCharType="begin"/>
        </w:r>
        <w:r>
          <w:rPr>
            <w:noProof/>
            <w:webHidden/>
          </w:rPr>
          <w:instrText xml:space="preserve"> PAGEREF _Toc215565875 \h </w:instrText>
        </w:r>
        <w:r>
          <w:rPr>
            <w:noProof/>
            <w:webHidden/>
          </w:rPr>
        </w:r>
        <w:r>
          <w:rPr>
            <w:noProof/>
            <w:webHidden/>
          </w:rPr>
          <w:fldChar w:fldCharType="separate"/>
        </w:r>
        <w:r>
          <w:rPr>
            <w:noProof/>
            <w:webHidden/>
          </w:rPr>
          <w:t>10</w:t>
        </w:r>
        <w:r>
          <w:rPr>
            <w:noProof/>
            <w:webHidden/>
          </w:rPr>
          <w:fldChar w:fldCharType="end"/>
        </w:r>
      </w:hyperlink>
    </w:p>
    <w:p w14:paraId="01AD5AA1" w14:textId="05EF0D18"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76" w:history="1">
        <w:r w:rsidRPr="0069790B">
          <w:rPr>
            <w:rStyle w:val="Hyperlink"/>
            <w:noProof/>
          </w:rPr>
          <w:t>2.2.2 CSS – Ngôn ngữ định dạng</w:t>
        </w:r>
        <w:r>
          <w:rPr>
            <w:noProof/>
            <w:webHidden/>
          </w:rPr>
          <w:tab/>
        </w:r>
        <w:r>
          <w:rPr>
            <w:noProof/>
            <w:webHidden/>
          </w:rPr>
          <w:fldChar w:fldCharType="begin"/>
        </w:r>
        <w:r>
          <w:rPr>
            <w:noProof/>
            <w:webHidden/>
          </w:rPr>
          <w:instrText xml:space="preserve"> PAGEREF _Toc215565876 \h </w:instrText>
        </w:r>
        <w:r>
          <w:rPr>
            <w:noProof/>
            <w:webHidden/>
          </w:rPr>
        </w:r>
        <w:r>
          <w:rPr>
            <w:noProof/>
            <w:webHidden/>
          </w:rPr>
          <w:fldChar w:fldCharType="separate"/>
        </w:r>
        <w:r>
          <w:rPr>
            <w:noProof/>
            <w:webHidden/>
          </w:rPr>
          <w:t>10</w:t>
        </w:r>
        <w:r>
          <w:rPr>
            <w:noProof/>
            <w:webHidden/>
          </w:rPr>
          <w:fldChar w:fldCharType="end"/>
        </w:r>
      </w:hyperlink>
    </w:p>
    <w:p w14:paraId="727A70E9" w14:textId="3397E094"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77" w:history="1">
        <w:r w:rsidRPr="0069790B">
          <w:rPr>
            <w:rStyle w:val="Hyperlink"/>
            <w:noProof/>
          </w:rPr>
          <w:t>2.2.2.1 Inline style sheet</w:t>
        </w:r>
        <w:r>
          <w:rPr>
            <w:noProof/>
            <w:webHidden/>
          </w:rPr>
          <w:tab/>
        </w:r>
        <w:r>
          <w:rPr>
            <w:noProof/>
            <w:webHidden/>
          </w:rPr>
          <w:fldChar w:fldCharType="begin"/>
        </w:r>
        <w:r>
          <w:rPr>
            <w:noProof/>
            <w:webHidden/>
          </w:rPr>
          <w:instrText xml:space="preserve"> PAGEREF _Toc215565877 \h </w:instrText>
        </w:r>
        <w:r>
          <w:rPr>
            <w:noProof/>
            <w:webHidden/>
          </w:rPr>
        </w:r>
        <w:r>
          <w:rPr>
            <w:noProof/>
            <w:webHidden/>
          </w:rPr>
          <w:fldChar w:fldCharType="separate"/>
        </w:r>
        <w:r>
          <w:rPr>
            <w:noProof/>
            <w:webHidden/>
          </w:rPr>
          <w:t>11</w:t>
        </w:r>
        <w:r>
          <w:rPr>
            <w:noProof/>
            <w:webHidden/>
          </w:rPr>
          <w:fldChar w:fldCharType="end"/>
        </w:r>
      </w:hyperlink>
    </w:p>
    <w:p w14:paraId="5E4A81BD" w14:textId="6B3905FB"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78" w:history="1">
        <w:r w:rsidRPr="0069790B">
          <w:rPr>
            <w:rStyle w:val="Hyperlink"/>
            <w:noProof/>
          </w:rPr>
          <w:t>2.2.2.2 Internal style sheet</w:t>
        </w:r>
        <w:r>
          <w:rPr>
            <w:noProof/>
            <w:webHidden/>
          </w:rPr>
          <w:tab/>
        </w:r>
        <w:r>
          <w:rPr>
            <w:noProof/>
            <w:webHidden/>
          </w:rPr>
          <w:fldChar w:fldCharType="begin"/>
        </w:r>
        <w:r>
          <w:rPr>
            <w:noProof/>
            <w:webHidden/>
          </w:rPr>
          <w:instrText xml:space="preserve"> PAGEREF _Toc215565878 \h </w:instrText>
        </w:r>
        <w:r>
          <w:rPr>
            <w:noProof/>
            <w:webHidden/>
          </w:rPr>
        </w:r>
        <w:r>
          <w:rPr>
            <w:noProof/>
            <w:webHidden/>
          </w:rPr>
          <w:fldChar w:fldCharType="separate"/>
        </w:r>
        <w:r>
          <w:rPr>
            <w:noProof/>
            <w:webHidden/>
          </w:rPr>
          <w:t>11</w:t>
        </w:r>
        <w:r>
          <w:rPr>
            <w:noProof/>
            <w:webHidden/>
          </w:rPr>
          <w:fldChar w:fldCharType="end"/>
        </w:r>
      </w:hyperlink>
    </w:p>
    <w:p w14:paraId="6B6025F8" w14:textId="00180230"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79" w:history="1">
        <w:r w:rsidRPr="0069790B">
          <w:rPr>
            <w:rStyle w:val="Hyperlink"/>
            <w:noProof/>
          </w:rPr>
          <w:t>2.2.2.3 External style sheet</w:t>
        </w:r>
        <w:r>
          <w:rPr>
            <w:noProof/>
            <w:webHidden/>
          </w:rPr>
          <w:tab/>
        </w:r>
        <w:r>
          <w:rPr>
            <w:noProof/>
            <w:webHidden/>
          </w:rPr>
          <w:fldChar w:fldCharType="begin"/>
        </w:r>
        <w:r>
          <w:rPr>
            <w:noProof/>
            <w:webHidden/>
          </w:rPr>
          <w:instrText xml:space="preserve"> PAGEREF _Toc215565879 \h </w:instrText>
        </w:r>
        <w:r>
          <w:rPr>
            <w:noProof/>
            <w:webHidden/>
          </w:rPr>
        </w:r>
        <w:r>
          <w:rPr>
            <w:noProof/>
            <w:webHidden/>
          </w:rPr>
          <w:fldChar w:fldCharType="separate"/>
        </w:r>
        <w:r>
          <w:rPr>
            <w:noProof/>
            <w:webHidden/>
          </w:rPr>
          <w:t>12</w:t>
        </w:r>
        <w:r>
          <w:rPr>
            <w:noProof/>
            <w:webHidden/>
          </w:rPr>
          <w:fldChar w:fldCharType="end"/>
        </w:r>
      </w:hyperlink>
    </w:p>
    <w:p w14:paraId="629D9407" w14:textId="2C7ECC3F"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80" w:history="1">
        <w:r w:rsidRPr="0069790B">
          <w:rPr>
            <w:rStyle w:val="Hyperlink"/>
            <w:noProof/>
          </w:rPr>
          <w:t>2.2.3 JavaScript – Ngôn ngữ lập trình web</w:t>
        </w:r>
        <w:r>
          <w:rPr>
            <w:noProof/>
            <w:webHidden/>
          </w:rPr>
          <w:tab/>
        </w:r>
        <w:r>
          <w:rPr>
            <w:noProof/>
            <w:webHidden/>
          </w:rPr>
          <w:fldChar w:fldCharType="begin"/>
        </w:r>
        <w:r>
          <w:rPr>
            <w:noProof/>
            <w:webHidden/>
          </w:rPr>
          <w:instrText xml:space="preserve"> PAGEREF _Toc215565880 \h </w:instrText>
        </w:r>
        <w:r>
          <w:rPr>
            <w:noProof/>
            <w:webHidden/>
          </w:rPr>
        </w:r>
        <w:r>
          <w:rPr>
            <w:noProof/>
            <w:webHidden/>
          </w:rPr>
          <w:fldChar w:fldCharType="separate"/>
        </w:r>
        <w:r>
          <w:rPr>
            <w:noProof/>
            <w:webHidden/>
          </w:rPr>
          <w:t>12</w:t>
        </w:r>
        <w:r>
          <w:rPr>
            <w:noProof/>
            <w:webHidden/>
          </w:rPr>
          <w:fldChar w:fldCharType="end"/>
        </w:r>
      </w:hyperlink>
    </w:p>
    <w:p w14:paraId="5244B0FA" w14:textId="00BE26E0"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81" w:history="1">
        <w:r w:rsidRPr="0069790B">
          <w:rPr>
            <w:rStyle w:val="Hyperlink"/>
            <w:noProof/>
          </w:rPr>
          <w:t>2.2.4 Mối quan hệ giữa HTML – CSS – JavaScript</w:t>
        </w:r>
        <w:r>
          <w:rPr>
            <w:noProof/>
            <w:webHidden/>
          </w:rPr>
          <w:tab/>
        </w:r>
        <w:r>
          <w:rPr>
            <w:noProof/>
            <w:webHidden/>
          </w:rPr>
          <w:fldChar w:fldCharType="begin"/>
        </w:r>
        <w:r>
          <w:rPr>
            <w:noProof/>
            <w:webHidden/>
          </w:rPr>
          <w:instrText xml:space="preserve"> PAGEREF _Toc215565881 \h </w:instrText>
        </w:r>
        <w:r>
          <w:rPr>
            <w:noProof/>
            <w:webHidden/>
          </w:rPr>
        </w:r>
        <w:r>
          <w:rPr>
            <w:noProof/>
            <w:webHidden/>
          </w:rPr>
          <w:fldChar w:fldCharType="separate"/>
        </w:r>
        <w:r>
          <w:rPr>
            <w:noProof/>
            <w:webHidden/>
          </w:rPr>
          <w:t>13</w:t>
        </w:r>
        <w:r>
          <w:rPr>
            <w:noProof/>
            <w:webHidden/>
          </w:rPr>
          <w:fldChar w:fldCharType="end"/>
        </w:r>
      </w:hyperlink>
    </w:p>
    <w:p w14:paraId="304637E5" w14:textId="2C4E1146"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882" w:history="1">
        <w:r w:rsidRPr="0069790B">
          <w:rPr>
            <w:rStyle w:val="Hyperlink"/>
            <w:noProof/>
          </w:rPr>
          <w:t>2.2.5 Tổng quan về Bootstrap</w:t>
        </w:r>
        <w:r>
          <w:rPr>
            <w:noProof/>
            <w:webHidden/>
          </w:rPr>
          <w:tab/>
        </w:r>
        <w:r>
          <w:rPr>
            <w:noProof/>
            <w:webHidden/>
          </w:rPr>
          <w:fldChar w:fldCharType="begin"/>
        </w:r>
        <w:r>
          <w:rPr>
            <w:noProof/>
            <w:webHidden/>
          </w:rPr>
          <w:instrText xml:space="preserve"> PAGEREF _Toc215565882 \h </w:instrText>
        </w:r>
        <w:r>
          <w:rPr>
            <w:noProof/>
            <w:webHidden/>
          </w:rPr>
        </w:r>
        <w:r>
          <w:rPr>
            <w:noProof/>
            <w:webHidden/>
          </w:rPr>
          <w:fldChar w:fldCharType="separate"/>
        </w:r>
        <w:r>
          <w:rPr>
            <w:noProof/>
            <w:webHidden/>
          </w:rPr>
          <w:t>13</w:t>
        </w:r>
        <w:r>
          <w:rPr>
            <w:noProof/>
            <w:webHidden/>
          </w:rPr>
          <w:fldChar w:fldCharType="end"/>
        </w:r>
      </w:hyperlink>
    </w:p>
    <w:p w14:paraId="10DB1433" w14:textId="009577DF"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83" w:history="1">
        <w:r w:rsidRPr="0069790B">
          <w:rPr>
            <w:rStyle w:val="Hyperlink"/>
            <w:noProof/>
          </w:rPr>
          <w:t>2.2.5.1 Bootstrap Buttons</w:t>
        </w:r>
        <w:r>
          <w:rPr>
            <w:noProof/>
            <w:webHidden/>
          </w:rPr>
          <w:tab/>
        </w:r>
        <w:r>
          <w:rPr>
            <w:noProof/>
            <w:webHidden/>
          </w:rPr>
          <w:fldChar w:fldCharType="begin"/>
        </w:r>
        <w:r>
          <w:rPr>
            <w:noProof/>
            <w:webHidden/>
          </w:rPr>
          <w:instrText xml:space="preserve"> PAGEREF _Toc215565883 \h </w:instrText>
        </w:r>
        <w:r>
          <w:rPr>
            <w:noProof/>
            <w:webHidden/>
          </w:rPr>
        </w:r>
        <w:r>
          <w:rPr>
            <w:noProof/>
            <w:webHidden/>
          </w:rPr>
          <w:fldChar w:fldCharType="separate"/>
        </w:r>
        <w:r>
          <w:rPr>
            <w:noProof/>
            <w:webHidden/>
          </w:rPr>
          <w:t>14</w:t>
        </w:r>
        <w:r>
          <w:rPr>
            <w:noProof/>
            <w:webHidden/>
          </w:rPr>
          <w:fldChar w:fldCharType="end"/>
        </w:r>
      </w:hyperlink>
    </w:p>
    <w:p w14:paraId="3FA2B15C" w14:textId="6C58AD42"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84" w:history="1">
        <w:r w:rsidRPr="0069790B">
          <w:rPr>
            <w:rStyle w:val="Hyperlink"/>
            <w:noProof/>
          </w:rPr>
          <w:t>2.2.5.2 Bootstrap Alerts</w:t>
        </w:r>
        <w:r>
          <w:rPr>
            <w:noProof/>
            <w:webHidden/>
          </w:rPr>
          <w:tab/>
        </w:r>
        <w:r>
          <w:rPr>
            <w:noProof/>
            <w:webHidden/>
          </w:rPr>
          <w:fldChar w:fldCharType="begin"/>
        </w:r>
        <w:r>
          <w:rPr>
            <w:noProof/>
            <w:webHidden/>
          </w:rPr>
          <w:instrText xml:space="preserve"> PAGEREF _Toc215565884 \h </w:instrText>
        </w:r>
        <w:r>
          <w:rPr>
            <w:noProof/>
            <w:webHidden/>
          </w:rPr>
        </w:r>
        <w:r>
          <w:rPr>
            <w:noProof/>
            <w:webHidden/>
          </w:rPr>
          <w:fldChar w:fldCharType="separate"/>
        </w:r>
        <w:r>
          <w:rPr>
            <w:noProof/>
            <w:webHidden/>
          </w:rPr>
          <w:t>14</w:t>
        </w:r>
        <w:r>
          <w:rPr>
            <w:noProof/>
            <w:webHidden/>
          </w:rPr>
          <w:fldChar w:fldCharType="end"/>
        </w:r>
      </w:hyperlink>
    </w:p>
    <w:p w14:paraId="5F7ADF2D" w14:textId="748B38F1"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85" w:history="1">
        <w:r w:rsidRPr="0069790B">
          <w:rPr>
            <w:rStyle w:val="Hyperlink"/>
            <w:noProof/>
          </w:rPr>
          <w:t>2.2.5.3 Bootstrap Tables</w:t>
        </w:r>
        <w:r>
          <w:rPr>
            <w:noProof/>
            <w:webHidden/>
          </w:rPr>
          <w:tab/>
        </w:r>
        <w:r>
          <w:rPr>
            <w:noProof/>
            <w:webHidden/>
          </w:rPr>
          <w:fldChar w:fldCharType="begin"/>
        </w:r>
        <w:r>
          <w:rPr>
            <w:noProof/>
            <w:webHidden/>
          </w:rPr>
          <w:instrText xml:space="preserve"> PAGEREF _Toc215565885 \h </w:instrText>
        </w:r>
        <w:r>
          <w:rPr>
            <w:noProof/>
            <w:webHidden/>
          </w:rPr>
        </w:r>
        <w:r>
          <w:rPr>
            <w:noProof/>
            <w:webHidden/>
          </w:rPr>
          <w:fldChar w:fldCharType="separate"/>
        </w:r>
        <w:r>
          <w:rPr>
            <w:noProof/>
            <w:webHidden/>
          </w:rPr>
          <w:t>14</w:t>
        </w:r>
        <w:r>
          <w:rPr>
            <w:noProof/>
            <w:webHidden/>
          </w:rPr>
          <w:fldChar w:fldCharType="end"/>
        </w:r>
      </w:hyperlink>
    </w:p>
    <w:p w14:paraId="07D0A980" w14:textId="573B6757" w:rsidR="0087290D" w:rsidRDefault="0087290D">
      <w:pPr>
        <w:pStyle w:val="TOC4"/>
        <w:tabs>
          <w:tab w:val="right" w:leader="dot" w:pos="8778"/>
        </w:tabs>
        <w:rPr>
          <w:rFonts w:asciiTheme="minorHAnsi" w:eastAsiaTheme="minorEastAsia" w:hAnsiTheme="minorHAnsi"/>
          <w:i w:val="0"/>
          <w:noProof/>
          <w:kern w:val="2"/>
          <w:sz w:val="24"/>
          <w:szCs w:val="24"/>
          <w14:ligatures w14:val="standardContextual"/>
        </w:rPr>
      </w:pPr>
      <w:hyperlink w:anchor="_Toc215565886" w:history="1">
        <w:r w:rsidRPr="0069790B">
          <w:rPr>
            <w:rStyle w:val="Hyperlink"/>
            <w:noProof/>
          </w:rPr>
          <w:t>2.2.5.4 Bootstrap Navbar</w:t>
        </w:r>
        <w:r>
          <w:rPr>
            <w:noProof/>
            <w:webHidden/>
          </w:rPr>
          <w:tab/>
        </w:r>
        <w:r>
          <w:rPr>
            <w:noProof/>
            <w:webHidden/>
          </w:rPr>
          <w:fldChar w:fldCharType="begin"/>
        </w:r>
        <w:r>
          <w:rPr>
            <w:noProof/>
            <w:webHidden/>
          </w:rPr>
          <w:instrText xml:space="preserve"> PAGEREF _Toc215565886 \h </w:instrText>
        </w:r>
        <w:r>
          <w:rPr>
            <w:noProof/>
            <w:webHidden/>
          </w:rPr>
        </w:r>
        <w:r>
          <w:rPr>
            <w:noProof/>
            <w:webHidden/>
          </w:rPr>
          <w:fldChar w:fldCharType="separate"/>
        </w:r>
        <w:r>
          <w:rPr>
            <w:noProof/>
            <w:webHidden/>
          </w:rPr>
          <w:t>15</w:t>
        </w:r>
        <w:r>
          <w:rPr>
            <w:noProof/>
            <w:webHidden/>
          </w:rPr>
          <w:fldChar w:fldCharType="end"/>
        </w:r>
      </w:hyperlink>
    </w:p>
    <w:p w14:paraId="6A76153A" w14:textId="6F7D2556" w:rsidR="00AE0D7B" w:rsidRPr="00AE0D7B" w:rsidRDefault="0087290D" w:rsidP="00AE0D7B">
      <w:pPr>
        <w:pStyle w:val="TOC2"/>
        <w:tabs>
          <w:tab w:val="right" w:leader="dot" w:pos="8778"/>
        </w:tabs>
      </w:pPr>
      <w:hyperlink w:anchor="_Toc215565906" w:history="1">
        <w:r w:rsidRPr="0069790B">
          <w:rPr>
            <w:rStyle w:val="Hyperlink"/>
            <w:noProof/>
          </w:rPr>
          <w:t>2.3 Tổng kết chương</w:t>
        </w:r>
        <w:r>
          <w:rPr>
            <w:noProof/>
            <w:webHidden/>
          </w:rPr>
          <w:tab/>
        </w:r>
        <w:r w:rsidR="00AE0D7B">
          <w:rPr>
            <w:noProof/>
            <w:webHidden/>
          </w:rPr>
          <w:t>18</w:t>
        </w:r>
      </w:hyperlink>
    </w:p>
    <w:p w14:paraId="41298C40" w14:textId="172AA94C" w:rsidR="0087290D" w:rsidRDefault="0087290D">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907" w:history="1">
        <w:r w:rsidRPr="0069790B">
          <w:rPr>
            <w:rStyle w:val="Hyperlink"/>
            <w:caps/>
            <w:noProof/>
          </w:rPr>
          <w:t>CHƯƠNG 3.</w:t>
        </w:r>
        <w:r w:rsidRPr="0069790B">
          <w:rPr>
            <w:rStyle w:val="Hyperlink"/>
            <w:noProof/>
          </w:rPr>
          <w:t xml:space="preserve"> HIỆN THỰC HÓA NGHIÊN CỨU</w:t>
        </w:r>
        <w:r>
          <w:rPr>
            <w:noProof/>
            <w:webHidden/>
          </w:rPr>
          <w:tab/>
        </w:r>
        <w:r w:rsidR="007B63C7">
          <w:rPr>
            <w:noProof/>
            <w:webHidden/>
          </w:rPr>
          <w:t>19</w:t>
        </w:r>
      </w:hyperlink>
    </w:p>
    <w:p w14:paraId="71F65840" w14:textId="5A441301"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sidRPr="0069790B">
          <w:rPr>
            <w:rStyle w:val="Hyperlink"/>
            <w:noProof/>
          </w:rPr>
          <w:t>3.1 Mô tả bài toán</w:t>
        </w:r>
        <w:r>
          <w:rPr>
            <w:noProof/>
            <w:webHidden/>
          </w:rPr>
          <w:tab/>
        </w:r>
        <w:r w:rsidR="00D91D34">
          <w:rPr>
            <w:noProof/>
            <w:webHidden/>
          </w:rPr>
          <w:t>19</w:t>
        </w:r>
      </w:hyperlink>
    </w:p>
    <w:p w14:paraId="12A489C3" w14:textId="12DAF51D"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909" w:history="1">
        <w:r w:rsidRPr="0069790B">
          <w:rPr>
            <w:rStyle w:val="Hyperlink"/>
            <w:noProof/>
          </w:rPr>
          <w:t>3.2 Đặc tả yêu cầu hệ thống</w:t>
        </w:r>
        <w:r>
          <w:rPr>
            <w:noProof/>
            <w:webHidden/>
          </w:rPr>
          <w:tab/>
        </w:r>
        <w:r w:rsidR="00D91D34">
          <w:rPr>
            <w:noProof/>
            <w:webHidden/>
          </w:rPr>
          <w:t>19</w:t>
        </w:r>
      </w:hyperlink>
    </w:p>
    <w:p w14:paraId="4D45B0B7" w14:textId="58C4AA62"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910" w:history="1">
        <w:r w:rsidRPr="0069790B">
          <w:rPr>
            <w:rStyle w:val="Hyperlink"/>
            <w:noProof/>
          </w:rPr>
          <w:t>3.2.1 Yêu cầu chức năng</w:t>
        </w:r>
        <w:r>
          <w:rPr>
            <w:noProof/>
            <w:webHidden/>
          </w:rPr>
          <w:tab/>
        </w:r>
        <w:r w:rsidR="00D91D34">
          <w:rPr>
            <w:noProof/>
            <w:webHidden/>
          </w:rPr>
          <w:t>20</w:t>
        </w:r>
      </w:hyperlink>
    </w:p>
    <w:p w14:paraId="05994323" w14:textId="3146A410"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911" w:history="1">
        <w:r w:rsidRPr="0069790B">
          <w:rPr>
            <w:rStyle w:val="Hyperlink"/>
            <w:noProof/>
          </w:rPr>
          <w:t>3.2.2 Yêu cầu phi chức năng</w:t>
        </w:r>
        <w:r>
          <w:rPr>
            <w:noProof/>
            <w:webHidden/>
          </w:rPr>
          <w:tab/>
        </w:r>
        <w:r w:rsidR="00D91D34">
          <w:rPr>
            <w:noProof/>
            <w:webHidden/>
          </w:rPr>
          <w:t>20</w:t>
        </w:r>
      </w:hyperlink>
    </w:p>
    <w:p w14:paraId="63B14358" w14:textId="24B0A6A9" w:rsidR="0087290D" w:rsidRDefault="0087290D">
      <w:pPr>
        <w:pStyle w:val="TOC2"/>
        <w:tabs>
          <w:tab w:val="right" w:leader="dot" w:pos="8778"/>
        </w:tabs>
      </w:pPr>
      <w:hyperlink w:anchor="_Toc215565912" w:history="1">
        <w:r w:rsidRPr="0069790B">
          <w:rPr>
            <w:rStyle w:val="Hyperlink"/>
            <w:noProof/>
          </w:rPr>
          <w:t xml:space="preserve">3.3 </w:t>
        </w:r>
        <w:r w:rsidR="00D91D34">
          <w:rPr>
            <w:rStyle w:val="Hyperlink"/>
            <w:noProof/>
          </w:rPr>
          <w:t>Mô tả dữ liệu và cách tổ chức dữ liệu trong hệ thống</w:t>
        </w:r>
        <w:r>
          <w:rPr>
            <w:noProof/>
            <w:webHidden/>
          </w:rPr>
          <w:tab/>
        </w:r>
        <w:r w:rsidR="00D91D34">
          <w:rPr>
            <w:noProof/>
            <w:webHidden/>
          </w:rPr>
          <w:t>21</w:t>
        </w:r>
      </w:hyperlink>
    </w:p>
    <w:p w14:paraId="6D980A5A" w14:textId="19B48041" w:rsidR="00D91D34" w:rsidRDefault="00D91D34" w:rsidP="00D91D34">
      <w:pPr>
        <w:pStyle w:val="TOC3"/>
        <w:tabs>
          <w:tab w:val="right" w:leader="dot" w:pos="8778"/>
        </w:tabs>
        <w:rPr>
          <w:rFonts w:asciiTheme="minorHAnsi" w:eastAsiaTheme="minorEastAsia" w:hAnsiTheme="minorHAnsi"/>
          <w:noProof/>
          <w:kern w:val="2"/>
          <w:sz w:val="24"/>
          <w:szCs w:val="24"/>
          <w14:ligatures w14:val="standardContextual"/>
        </w:rPr>
      </w:pPr>
      <w:hyperlink w:anchor="_Toc215565914" w:history="1">
        <w:r w:rsidRPr="0069790B">
          <w:rPr>
            <w:rStyle w:val="Hyperlink"/>
            <w:noProof/>
          </w:rPr>
          <w:t>3.</w:t>
        </w:r>
        <w:r>
          <w:rPr>
            <w:rStyle w:val="Hyperlink"/>
            <w:noProof/>
          </w:rPr>
          <w:t>3</w:t>
        </w:r>
        <w:r w:rsidRPr="0069790B">
          <w:rPr>
            <w:rStyle w:val="Hyperlink"/>
            <w:noProof/>
          </w:rPr>
          <w:t>.1 Danh sách các thực thể và mối kết hợp</w:t>
        </w:r>
        <w:r>
          <w:rPr>
            <w:noProof/>
            <w:webHidden/>
          </w:rPr>
          <w:tab/>
          <w:t>21</w:t>
        </w:r>
      </w:hyperlink>
    </w:p>
    <w:p w14:paraId="1861737C" w14:textId="14201088" w:rsidR="00D91D34" w:rsidRPr="00D91D34" w:rsidRDefault="00D91D34" w:rsidP="00D91D34">
      <w:pPr>
        <w:pStyle w:val="TOC3"/>
        <w:tabs>
          <w:tab w:val="right" w:leader="dot" w:pos="8778"/>
        </w:tabs>
        <w:rPr>
          <w:rFonts w:asciiTheme="minorHAnsi" w:eastAsiaTheme="minorEastAsia" w:hAnsiTheme="minorHAnsi"/>
          <w:noProof/>
          <w:kern w:val="2"/>
          <w:sz w:val="24"/>
          <w:szCs w:val="24"/>
          <w14:ligatures w14:val="standardContextual"/>
        </w:rPr>
      </w:pPr>
      <w:hyperlink w:anchor="_Toc215565914" w:history="1">
        <w:r w:rsidRPr="0069790B">
          <w:rPr>
            <w:rStyle w:val="Hyperlink"/>
            <w:noProof/>
          </w:rPr>
          <w:t>3.</w:t>
        </w:r>
        <w:r>
          <w:rPr>
            <w:rStyle w:val="Hyperlink"/>
            <w:noProof/>
          </w:rPr>
          <w:t>3.2</w:t>
        </w:r>
        <w:r w:rsidRPr="0069790B">
          <w:rPr>
            <w:rStyle w:val="Hyperlink"/>
            <w:noProof/>
          </w:rPr>
          <w:t xml:space="preserve"> </w:t>
        </w:r>
        <w:r>
          <w:rPr>
            <w:rStyle w:val="Hyperlink"/>
            <w:noProof/>
          </w:rPr>
          <w:t>Cách lưu trữ và xử lý dữ liệu</w:t>
        </w:r>
        <w:r>
          <w:rPr>
            <w:noProof/>
            <w:webHidden/>
          </w:rPr>
          <w:tab/>
          <w:t>22</w:t>
        </w:r>
      </w:hyperlink>
    </w:p>
    <w:p w14:paraId="22717890" w14:textId="0BDAC635"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913" w:history="1">
        <w:r w:rsidRPr="0069790B">
          <w:rPr>
            <w:rStyle w:val="Hyperlink"/>
            <w:noProof/>
          </w:rPr>
          <w:t xml:space="preserve">3.4 </w:t>
        </w:r>
        <w:r w:rsidR="00D91D34">
          <w:rPr>
            <w:rStyle w:val="Hyperlink"/>
            <w:noProof/>
          </w:rPr>
          <w:t>Thiết kế xử lý</w:t>
        </w:r>
        <w:r>
          <w:rPr>
            <w:noProof/>
            <w:webHidden/>
          </w:rPr>
          <w:tab/>
        </w:r>
        <w:r w:rsidR="00D91D34">
          <w:rPr>
            <w:noProof/>
            <w:webHidden/>
          </w:rPr>
          <w:t>22</w:t>
        </w:r>
      </w:hyperlink>
    </w:p>
    <w:p w14:paraId="762AEDDF" w14:textId="372FEA4B" w:rsidR="0087290D" w:rsidRDefault="0087290D">
      <w:pPr>
        <w:pStyle w:val="TOC3"/>
        <w:tabs>
          <w:tab w:val="right" w:leader="dot" w:pos="8778"/>
        </w:tabs>
        <w:rPr>
          <w:rFonts w:asciiTheme="minorHAnsi" w:eastAsiaTheme="minorEastAsia" w:hAnsiTheme="minorHAnsi"/>
          <w:noProof/>
          <w:kern w:val="2"/>
          <w:sz w:val="24"/>
          <w:szCs w:val="24"/>
          <w14:ligatures w14:val="standardContextual"/>
        </w:rPr>
      </w:pPr>
      <w:hyperlink w:anchor="_Toc215565914" w:history="1">
        <w:r w:rsidRPr="0069790B">
          <w:rPr>
            <w:rStyle w:val="Hyperlink"/>
            <w:noProof/>
          </w:rPr>
          <w:t xml:space="preserve">3.4.1 </w:t>
        </w:r>
        <w:r w:rsidR="00D91D34">
          <w:rPr>
            <w:rStyle w:val="Hyperlink"/>
            <w:noProof/>
          </w:rPr>
          <w:t>Xử lý đăng nhập người dùng</w:t>
        </w:r>
        <w:r>
          <w:rPr>
            <w:noProof/>
            <w:webHidden/>
          </w:rPr>
          <w:tab/>
        </w:r>
        <w:r w:rsidR="00D91D34">
          <w:rPr>
            <w:noProof/>
            <w:webHidden/>
          </w:rPr>
          <w:t>22</w:t>
        </w:r>
      </w:hyperlink>
    </w:p>
    <w:p w14:paraId="67F481BD" w14:textId="0A92E012" w:rsidR="0087290D" w:rsidRDefault="0087290D">
      <w:pPr>
        <w:pStyle w:val="TOC3"/>
        <w:tabs>
          <w:tab w:val="right" w:leader="dot" w:pos="8778"/>
        </w:tabs>
      </w:pPr>
      <w:hyperlink w:anchor="_Toc215565915" w:history="1">
        <w:r w:rsidRPr="0069790B">
          <w:rPr>
            <w:rStyle w:val="Hyperlink"/>
            <w:noProof/>
          </w:rPr>
          <w:t xml:space="preserve">3.4.2 </w:t>
        </w:r>
        <w:r w:rsidR="00D91D34">
          <w:rPr>
            <w:rStyle w:val="Hyperlink"/>
            <w:noProof/>
          </w:rPr>
          <w:t>Xử lý hiển thị và tìm kiếm sản phẩm</w:t>
        </w:r>
        <w:r>
          <w:rPr>
            <w:noProof/>
            <w:webHidden/>
          </w:rPr>
          <w:tab/>
        </w:r>
        <w:r w:rsidR="00D91D34">
          <w:rPr>
            <w:noProof/>
            <w:webHidden/>
          </w:rPr>
          <w:t>22</w:t>
        </w:r>
      </w:hyperlink>
    </w:p>
    <w:p w14:paraId="17DB9472" w14:textId="5ECEA76A" w:rsidR="00D91D34" w:rsidRDefault="00D91D34" w:rsidP="00D91D34">
      <w:pPr>
        <w:pStyle w:val="TOC3"/>
        <w:tabs>
          <w:tab w:val="right" w:leader="dot" w:pos="8778"/>
        </w:tabs>
      </w:pPr>
      <w:hyperlink w:anchor="_Toc215565915" w:history="1">
        <w:r w:rsidRPr="0069790B">
          <w:rPr>
            <w:rStyle w:val="Hyperlink"/>
            <w:noProof/>
          </w:rPr>
          <w:t>3.4.</w:t>
        </w:r>
        <w:r>
          <w:rPr>
            <w:rStyle w:val="Hyperlink"/>
            <w:noProof/>
          </w:rPr>
          <w:t>3 Xử lý giỏ hàng</w:t>
        </w:r>
        <w:r>
          <w:rPr>
            <w:noProof/>
            <w:webHidden/>
          </w:rPr>
          <w:tab/>
          <w:t>23</w:t>
        </w:r>
      </w:hyperlink>
    </w:p>
    <w:p w14:paraId="283F1B09" w14:textId="62174055" w:rsidR="00D91D34" w:rsidRDefault="00D91D34" w:rsidP="00D91D34">
      <w:pPr>
        <w:pStyle w:val="TOC3"/>
        <w:tabs>
          <w:tab w:val="right" w:leader="dot" w:pos="8778"/>
        </w:tabs>
      </w:pPr>
      <w:hyperlink w:anchor="_Toc215565915" w:history="1">
        <w:r w:rsidRPr="0069790B">
          <w:rPr>
            <w:rStyle w:val="Hyperlink"/>
            <w:noProof/>
          </w:rPr>
          <w:t>3.4.</w:t>
        </w:r>
        <w:r>
          <w:rPr>
            <w:rStyle w:val="Hyperlink"/>
            <w:noProof/>
          </w:rPr>
          <w:t>4 Xử lý thanh toán và lập hóa đơn</w:t>
        </w:r>
        <w:r>
          <w:rPr>
            <w:noProof/>
            <w:webHidden/>
          </w:rPr>
          <w:tab/>
          <w:t>23</w:t>
        </w:r>
      </w:hyperlink>
    </w:p>
    <w:p w14:paraId="0C32A68F" w14:textId="0CC3AFE6" w:rsidR="00260BD7" w:rsidRDefault="00260BD7" w:rsidP="00260BD7">
      <w:pPr>
        <w:pStyle w:val="TOC3"/>
        <w:tabs>
          <w:tab w:val="right" w:leader="dot" w:pos="8778"/>
        </w:tabs>
      </w:pPr>
      <w:hyperlink w:anchor="_Toc215565915" w:history="1">
        <w:r w:rsidRPr="0069790B">
          <w:rPr>
            <w:rStyle w:val="Hyperlink"/>
            <w:noProof/>
          </w:rPr>
          <w:t>3.4.</w:t>
        </w:r>
        <w:r>
          <w:rPr>
            <w:rStyle w:val="Hyperlink"/>
            <w:noProof/>
          </w:rPr>
          <w:t>5 Xử lý hiển thị hóa đơn</w:t>
        </w:r>
        <w:r>
          <w:rPr>
            <w:noProof/>
            <w:webHidden/>
          </w:rPr>
          <w:tab/>
          <w:t>23</w:t>
        </w:r>
      </w:hyperlink>
    </w:p>
    <w:p w14:paraId="4A3FB03E" w14:textId="310AC9C8" w:rsidR="00260BD7" w:rsidRDefault="00260BD7" w:rsidP="00260BD7">
      <w:pPr>
        <w:pStyle w:val="TOC3"/>
        <w:tabs>
          <w:tab w:val="right" w:leader="dot" w:pos="8778"/>
        </w:tabs>
      </w:pPr>
      <w:hyperlink w:anchor="_Toc215565915" w:history="1">
        <w:r w:rsidRPr="0069790B">
          <w:rPr>
            <w:rStyle w:val="Hyperlink"/>
            <w:noProof/>
          </w:rPr>
          <w:t>3.4.</w:t>
        </w:r>
        <w:r>
          <w:rPr>
            <w:rStyle w:val="Hyperlink"/>
            <w:noProof/>
          </w:rPr>
          <w:t>6 Xử lý đăng xuất</w:t>
        </w:r>
        <w:r>
          <w:rPr>
            <w:noProof/>
            <w:webHidden/>
          </w:rPr>
          <w:tab/>
          <w:t>23</w:t>
        </w:r>
      </w:hyperlink>
    </w:p>
    <w:p w14:paraId="14659396" w14:textId="669B311F" w:rsidR="00D91D34" w:rsidRPr="00D91D34" w:rsidRDefault="00260BD7" w:rsidP="00260BD7">
      <w:pPr>
        <w:pStyle w:val="TOC3"/>
        <w:tabs>
          <w:tab w:val="right" w:leader="dot" w:pos="8778"/>
        </w:tabs>
      </w:pPr>
      <w:hyperlink w:anchor="_Toc215565915" w:history="1">
        <w:r w:rsidRPr="0069790B">
          <w:rPr>
            <w:rStyle w:val="Hyperlink"/>
            <w:noProof/>
          </w:rPr>
          <w:t>3.4.</w:t>
        </w:r>
        <w:r>
          <w:rPr>
            <w:rStyle w:val="Hyperlink"/>
            <w:noProof/>
          </w:rPr>
          <w:t>7 Sơ đồ luồng xử lý của hệ thống</w:t>
        </w:r>
        <w:r>
          <w:rPr>
            <w:noProof/>
            <w:webHidden/>
          </w:rPr>
          <w:tab/>
          <w:t>23</w:t>
        </w:r>
      </w:hyperlink>
    </w:p>
    <w:p w14:paraId="7B681067" w14:textId="43DCE575"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917" w:history="1">
        <w:r w:rsidRPr="0069790B">
          <w:rPr>
            <w:rStyle w:val="Hyperlink"/>
            <w:noProof/>
          </w:rPr>
          <w:t>3.</w:t>
        </w:r>
        <w:r w:rsidR="00260BD7">
          <w:rPr>
            <w:rStyle w:val="Hyperlink"/>
            <w:noProof/>
          </w:rPr>
          <w:t>5</w:t>
        </w:r>
        <w:r w:rsidRPr="0069790B">
          <w:rPr>
            <w:rStyle w:val="Hyperlink"/>
            <w:noProof/>
          </w:rPr>
          <w:t xml:space="preserve"> Thiết kế giao diện</w:t>
        </w:r>
        <w:r>
          <w:rPr>
            <w:noProof/>
            <w:webHidden/>
          </w:rPr>
          <w:tab/>
        </w:r>
        <w:r w:rsidR="00260BD7">
          <w:rPr>
            <w:noProof/>
            <w:webHidden/>
          </w:rPr>
          <w:t>24</w:t>
        </w:r>
      </w:hyperlink>
    </w:p>
    <w:p w14:paraId="624A45C3" w14:textId="2879CE89" w:rsidR="0087290D" w:rsidRDefault="0087290D">
      <w:pPr>
        <w:pStyle w:val="TOC2"/>
        <w:tabs>
          <w:tab w:val="right" w:leader="dot" w:pos="8778"/>
        </w:tabs>
        <w:rPr>
          <w:rFonts w:asciiTheme="minorHAnsi" w:eastAsiaTheme="minorEastAsia" w:hAnsiTheme="minorHAnsi"/>
          <w:noProof/>
          <w:kern w:val="2"/>
          <w:sz w:val="24"/>
          <w:szCs w:val="24"/>
          <w14:ligatures w14:val="standardContextual"/>
        </w:rPr>
      </w:pPr>
      <w:hyperlink w:anchor="_Toc215565918" w:history="1">
        <w:r w:rsidRPr="0069790B">
          <w:rPr>
            <w:rStyle w:val="Hyperlink"/>
            <w:noProof/>
          </w:rPr>
          <w:t>3.</w:t>
        </w:r>
        <w:r w:rsidR="00260BD7">
          <w:rPr>
            <w:rStyle w:val="Hyperlink"/>
            <w:noProof/>
          </w:rPr>
          <w:t>6</w:t>
        </w:r>
        <w:r w:rsidRPr="0069790B">
          <w:rPr>
            <w:rStyle w:val="Hyperlink"/>
            <w:noProof/>
          </w:rPr>
          <w:t xml:space="preserve"> Kết chương</w:t>
        </w:r>
        <w:r>
          <w:rPr>
            <w:noProof/>
            <w:webHidden/>
          </w:rPr>
          <w:tab/>
        </w:r>
        <w:r w:rsidR="00260BD7">
          <w:rPr>
            <w:noProof/>
            <w:webHidden/>
          </w:rPr>
          <w:t>25</w:t>
        </w:r>
      </w:hyperlink>
    </w:p>
    <w:p w14:paraId="56633DE7" w14:textId="60E27D1F" w:rsidR="0087290D" w:rsidRDefault="0087290D">
      <w:pPr>
        <w:pStyle w:val="TOC1"/>
        <w:tabs>
          <w:tab w:val="right" w:leader="dot" w:pos="8778"/>
        </w:tabs>
      </w:pPr>
      <w:hyperlink w:anchor="_Toc215565919" w:history="1">
        <w:r w:rsidRPr="0069790B">
          <w:rPr>
            <w:rStyle w:val="Hyperlink"/>
            <w:caps/>
            <w:noProof/>
          </w:rPr>
          <w:t>CHƯƠNG 4.</w:t>
        </w:r>
        <w:r w:rsidRPr="0069790B">
          <w:rPr>
            <w:rStyle w:val="Hyperlink"/>
            <w:noProof/>
          </w:rPr>
          <w:t xml:space="preserve"> KẾT QUẢ NGHIÊN CỨU</w:t>
        </w:r>
        <w:r>
          <w:rPr>
            <w:noProof/>
            <w:webHidden/>
          </w:rPr>
          <w:tab/>
        </w:r>
        <w:r w:rsidR="00260BD7">
          <w:rPr>
            <w:noProof/>
            <w:webHidden/>
          </w:rPr>
          <w:t>26</w:t>
        </w:r>
      </w:hyperlink>
    </w:p>
    <w:p w14:paraId="026EF567" w14:textId="32B967ED"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w:t>
        </w:r>
        <w:r w:rsidRPr="0069790B">
          <w:rPr>
            <w:rStyle w:val="Hyperlink"/>
            <w:noProof/>
          </w:rPr>
          <w:t xml:space="preserve">.1 </w:t>
        </w:r>
        <w:r>
          <w:rPr>
            <w:rStyle w:val="Hyperlink"/>
            <w:noProof/>
          </w:rPr>
          <w:t>Giao diện hệ thống</w:t>
        </w:r>
        <w:r>
          <w:rPr>
            <w:noProof/>
            <w:webHidden/>
          </w:rPr>
          <w:tab/>
          <w:t>26</w:t>
        </w:r>
      </w:hyperlink>
    </w:p>
    <w:p w14:paraId="0DD4CAF7" w14:textId="3FFC1FCA" w:rsidR="00260BD7" w:rsidRDefault="00260BD7" w:rsidP="00260BD7">
      <w:pPr>
        <w:pStyle w:val="TOC2"/>
        <w:tabs>
          <w:tab w:val="right" w:leader="dot" w:pos="8778"/>
        </w:tabs>
      </w:pPr>
      <w:hyperlink w:anchor="_Toc215565908" w:history="1">
        <w:r>
          <w:rPr>
            <w:rStyle w:val="Hyperlink"/>
            <w:noProof/>
          </w:rPr>
          <w:t>4.2</w:t>
        </w:r>
        <w:r w:rsidRPr="0069790B">
          <w:rPr>
            <w:rStyle w:val="Hyperlink"/>
            <w:noProof/>
          </w:rPr>
          <w:t xml:space="preserve"> </w:t>
        </w:r>
        <w:r>
          <w:rPr>
            <w:rStyle w:val="Hyperlink"/>
            <w:noProof/>
          </w:rPr>
          <w:t>Giao diện đăng nhập, đăng ký</w:t>
        </w:r>
        <w:r>
          <w:rPr>
            <w:noProof/>
            <w:webHidden/>
          </w:rPr>
          <w:tab/>
          <w:t>26</w:t>
        </w:r>
      </w:hyperlink>
    </w:p>
    <w:p w14:paraId="754F1910" w14:textId="65889D6D" w:rsidR="00260BD7" w:rsidRDefault="00260BD7" w:rsidP="00260BD7">
      <w:pPr>
        <w:pStyle w:val="TOC2"/>
        <w:tabs>
          <w:tab w:val="right" w:leader="dot" w:pos="8778"/>
        </w:tabs>
      </w:pPr>
      <w:hyperlink w:anchor="_Toc215565908" w:history="1">
        <w:r>
          <w:rPr>
            <w:rStyle w:val="Hyperlink"/>
            <w:noProof/>
          </w:rPr>
          <w:t>4.3 Giao diện trang chủ</w:t>
        </w:r>
        <w:r>
          <w:rPr>
            <w:noProof/>
            <w:webHidden/>
          </w:rPr>
          <w:tab/>
          <w:t>27</w:t>
        </w:r>
      </w:hyperlink>
    </w:p>
    <w:p w14:paraId="62D4503C" w14:textId="0614B696"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4 Giao diện danh sách sản phẩm</w:t>
        </w:r>
        <w:r>
          <w:rPr>
            <w:noProof/>
            <w:webHidden/>
          </w:rPr>
          <w:tab/>
          <w:t>29</w:t>
        </w:r>
      </w:hyperlink>
    </w:p>
    <w:p w14:paraId="2E9736C8" w14:textId="55601649"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5 Giao diện chi tiết sản phẩm</w:t>
        </w:r>
        <w:r>
          <w:rPr>
            <w:noProof/>
            <w:webHidden/>
          </w:rPr>
          <w:tab/>
          <w:t>32</w:t>
        </w:r>
      </w:hyperlink>
    </w:p>
    <w:p w14:paraId="46A1FCF0" w14:textId="0D45FE97"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6 Giao diện giỏ hàng</w:t>
        </w:r>
        <w:r>
          <w:rPr>
            <w:noProof/>
            <w:webHidden/>
          </w:rPr>
          <w:tab/>
          <w:t>33</w:t>
        </w:r>
      </w:hyperlink>
    </w:p>
    <w:p w14:paraId="427D5CAF" w14:textId="6A11D8E7"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7 Giao diện thanh toán và hóa đơn</w:t>
        </w:r>
        <w:r>
          <w:rPr>
            <w:noProof/>
            <w:webHidden/>
          </w:rPr>
          <w:tab/>
          <w:t>33</w:t>
        </w:r>
      </w:hyperlink>
    </w:p>
    <w:p w14:paraId="03067AE4" w14:textId="527650A3"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8 Giao diện tài khoản</w:t>
        </w:r>
        <w:r>
          <w:rPr>
            <w:noProof/>
            <w:webHidden/>
          </w:rPr>
          <w:tab/>
          <w:t>36</w:t>
        </w:r>
      </w:hyperlink>
    </w:p>
    <w:p w14:paraId="2863B8C5" w14:textId="11F3E42C"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9 Giao diện POS</w:t>
        </w:r>
        <w:r>
          <w:rPr>
            <w:noProof/>
            <w:webHidden/>
          </w:rPr>
          <w:tab/>
          <w:t>36</w:t>
        </w:r>
      </w:hyperlink>
    </w:p>
    <w:p w14:paraId="7F58A1E5" w14:textId="4F4BF24A" w:rsid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10 Giao diện địa chỉ cửa hàng</w:t>
        </w:r>
        <w:r>
          <w:rPr>
            <w:noProof/>
            <w:webHidden/>
          </w:rPr>
          <w:tab/>
          <w:t>3</w:t>
        </w:r>
      </w:hyperlink>
      <w:r>
        <w:t>7</w:t>
      </w:r>
    </w:p>
    <w:p w14:paraId="1800957A" w14:textId="0F04481D" w:rsidR="00260BD7" w:rsidRPr="00260BD7" w:rsidRDefault="00260BD7" w:rsidP="00260BD7">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4.11 Giao diện quản lý</w:t>
        </w:r>
        <w:r>
          <w:rPr>
            <w:noProof/>
            <w:webHidden/>
          </w:rPr>
          <w:tab/>
          <w:t>38</w:t>
        </w:r>
      </w:hyperlink>
    </w:p>
    <w:p w14:paraId="384AAE9F" w14:textId="39FC3E18" w:rsidR="0087290D" w:rsidRDefault="0087290D">
      <w:pPr>
        <w:pStyle w:val="TOC1"/>
        <w:tabs>
          <w:tab w:val="right" w:leader="dot" w:pos="8778"/>
        </w:tabs>
      </w:pPr>
      <w:hyperlink w:anchor="_Toc215565920" w:history="1">
        <w:r w:rsidRPr="0069790B">
          <w:rPr>
            <w:rStyle w:val="Hyperlink"/>
            <w:caps/>
            <w:noProof/>
          </w:rPr>
          <w:t>CHƯƠNG 5.</w:t>
        </w:r>
        <w:r w:rsidRPr="0069790B">
          <w:rPr>
            <w:rStyle w:val="Hyperlink"/>
            <w:noProof/>
          </w:rPr>
          <w:t xml:space="preserve"> KẾT LUẬN VÀ HƯỚNG PHÁT TRIỂN</w:t>
        </w:r>
        <w:r>
          <w:rPr>
            <w:noProof/>
            <w:webHidden/>
          </w:rPr>
          <w:tab/>
        </w:r>
        <w:r>
          <w:rPr>
            <w:noProof/>
            <w:webHidden/>
          </w:rPr>
          <w:fldChar w:fldCharType="begin"/>
        </w:r>
        <w:r>
          <w:rPr>
            <w:noProof/>
            <w:webHidden/>
          </w:rPr>
          <w:instrText xml:space="preserve"> PAGEREF _Toc215565920 \h </w:instrText>
        </w:r>
        <w:r>
          <w:rPr>
            <w:noProof/>
            <w:webHidden/>
          </w:rPr>
        </w:r>
        <w:r>
          <w:rPr>
            <w:noProof/>
            <w:webHidden/>
          </w:rPr>
          <w:fldChar w:fldCharType="separate"/>
        </w:r>
        <w:r>
          <w:rPr>
            <w:noProof/>
            <w:webHidden/>
          </w:rPr>
          <w:t>35</w:t>
        </w:r>
        <w:r>
          <w:rPr>
            <w:noProof/>
            <w:webHidden/>
          </w:rPr>
          <w:fldChar w:fldCharType="end"/>
        </w:r>
      </w:hyperlink>
    </w:p>
    <w:p w14:paraId="11413C34" w14:textId="7EECA5F9" w:rsidR="007B4896" w:rsidRPr="00260BD7" w:rsidRDefault="007B4896" w:rsidP="007B4896">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5.1 Thuận lợi và khó khăn trong việc thực hiện đồ án</w:t>
        </w:r>
        <w:r>
          <w:rPr>
            <w:noProof/>
            <w:webHidden/>
          </w:rPr>
          <w:tab/>
          <w:t>40</w:t>
        </w:r>
      </w:hyperlink>
    </w:p>
    <w:p w14:paraId="4176C7BB" w14:textId="60CF9EDF" w:rsidR="007B4896" w:rsidRDefault="007B4896" w:rsidP="007B4896">
      <w:pPr>
        <w:pStyle w:val="TOC3"/>
        <w:tabs>
          <w:tab w:val="right" w:leader="dot" w:pos="8778"/>
        </w:tabs>
        <w:rPr>
          <w:rFonts w:asciiTheme="minorHAnsi" w:eastAsiaTheme="minorEastAsia" w:hAnsiTheme="minorHAnsi"/>
          <w:noProof/>
          <w:kern w:val="2"/>
          <w:sz w:val="24"/>
          <w:szCs w:val="24"/>
          <w14:ligatures w14:val="standardContextual"/>
        </w:rPr>
      </w:pPr>
      <w:hyperlink w:anchor="_Toc215565914" w:history="1">
        <w:r>
          <w:rPr>
            <w:rStyle w:val="Hyperlink"/>
            <w:noProof/>
          </w:rPr>
          <w:t>5.1.1</w:t>
        </w:r>
        <w:r w:rsidRPr="0069790B">
          <w:rPr>
            <w:rStyle w:val="Hyperlink"/>
            <w:noProof/>
          </w:rPr>
          <w:t xml:space="preserve"> </w:t>
        </w:r>
        <w:r>
          <w:rPr>
            <w:rStyle w:val="Hyperlink"/>
            <w:noProof/>
          </w:rPr>
          <w:t>Thuận lợi</w:t>
        </w:r>
        <w:r>
          <w:rPr>
            <w:noProof/>
            <w:webHidden/>
          </w:rPr>
          <w:tab/>
          <w:t>40</w:t>
        </w:r>
      </w:hyperlink>
    </w:p>
    <w:p w14:paraId="577BA230" w14:textId="463ABFF9" w:rsidR="007B4896" w:rsidRDefault="007B4896" w:rsidP="007B4896">
      <w:pPr>
        <w:pStyle w:val="TOC3"/>
        <w:tabs>
          <w:tab w:val="right" w:leader="dot" w:pos="8778"/>
        </w:tabs>
      </w:pPr>
      <w:hyperlink w:anchor="_Toc215565914" w:history="1">
        <w:r>
          <w:rPr>
            <w:rStyle w:val="Hyperlink"/>
            <w:noProof/>
          </w:rPr>
          <w:t>5.1.2 Khó khăn</w:t>
        </w:r>
        <w:r>
          <w:rPr>
            <w:noProof/>
            <w:webHidden/>
          </w:rPr>
          <w:tab/>
          <w:t>40</w:t>
        </w:r>
      </w:hyperlink>
    </w:p>
    <w:p w14:paraId="129C0D63" w14:textId="3432D032" w:rsidR="007B4896" w:rsidRPr="00260BD7" w:rsidRDefault="007B4896" w:rsidP="007B4896">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5.2 Kết quả đạt được</w:t>
        </w:r>
        <w:r>
          <w:rPr>
            <w:noProof/>
            <w:webHidden/>
          </w:rPr>
          <w:tab/>
          <w:t>40</w:t>
        </w:r>
      </w:hyperlink>
    </w:p>
    <w:p w14:paraId="07BA3C4D" w14:textId="2AB2AA96" w:rsidR="007B4896" w:rsidRPr="00260BD7" w:rsidRDefault="007B4896" w:rsidP="007B4896">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5.3 Kết quả chưa đạt được</w:t>
        </w:r>
        <w:r>
          <w:rPr>
            <w:noProof/>
            <w:webHidden/>
          </w:rPr>
          <w:tab/>
          <w:t>40</w:t>
        </w:r>
      </w:hyperlink>
    </w:p>
    <w:p w14:paraId="1BF75EB3" w14:textId="4641B84C" w:rsidR="007B4896" w:rsidRPr="007B4896" w:rsidRDefault="007B4896" w:rsidP="007B4896">
      <w:pPr>
        <w:pStyle w:val="TOC2"/>
        <w:tabs>
          <w:tab w:val="right" w:leader="dot" w:pos="8778"/>
        </w:tabs>
        <w:rPr>
          <w:rFonts w:asciiTheme="minorHAnsi" w:eastAsiaTheme="minorEastAsia" w:hAnsiTheme="minorHAnsi"/>
          <w:noProof/>
          <w:kern w:val="2"/>
          <w:sz w:val="24"/>
          <w:szCs w:val="24"/>
          <w14:ligatures w14:val="standardContextual"/>
        </w:rPr>
      </w:pPr>
      <w:hyperlink w:anchor="_Toc215565908" w:history="1">
        <w:r>
          <w:rPr>
            <w:rStyle w:val="Hyperlink"/>
            <w:noProof/>
          </w:rPr>
          <w:t>5.4 Hướng phát triển</w:t>
        </w:r>
        <w:r>
          <w:rPr>
            <w:noProof/>
            <w:webHidden/>
          </w:rPr>
          <w:tab/>
          <w:t>38</w:t>
        </w:r>
      </w:hyperlink>
    </w:p>
    <w:p w14:paraId="2888C97D" w14:textId="2AA5A5FF" w:rsidR="003F648A" w:rsidRPr="007B4896" w:rsidRDefault="0087290D" w:rsidP="007B4896">
      <w:pPr>
        <w:pStyle w:val="TOC1"/>
        <w:tabs>
          <w:tab w:val="right" w:leader="dot" w:pos="8778"/>
        </w:tabs>
        <w:rPr>
          <w:rFonts w:asciiTheme="minorHAnsi" w:eastAsiaTheme="minorEastAsia" w:hAnsiTheme="minorHAnsi"/>
          <w:b w:val="0"/>
          <w:noProof/>
          <w:kern w:val="2"/>
          <w:sz w:val="24"/>
          <w:szCs w:val="24"/>
          <w14:ligatures w14:val="standardContextual"/>
        </w:rPr>
      </w:pPr>
      <w:hyperlink w:anchor="_Toc215565921" w:history="1">
        <w:r w:rsidRPr="0069790B">
          <w:rPr>
            <w:rStyle w:val="Hyperlink"/>
            <w:noProof/>
          </w:rPr>
          <w:t>TÀI LIỆU THAM KHẢO</w:t>
        </w:r>
        <w:r>
          <w:rPr>
            <w:noProof/>
            <w:webHidden/>
          </w:rPr>
          <w:tab/>
        </w:r>
        <w:r w:rsidR="007B4896">
          <w:rPr>
            <w:noProof/>
            <w:webHidden/>
          </w:rPr>
          <w:t>42</w:t>
        </w:r>
        <w:r>
          <w:rPr>
            <w:noProof/>
            <w:webHidden/>
          </w:rPr>
          <w:fldChar w:fldCharType="begin"/>
        </w:r>
        <w:r>
          <w:rPr>
            <w:noProof/>
            <w:webHidden/>
          </w:rPr>
          <w:instrText xml:space="preserve"> PAGEREF _Toc215565921 \h </w:instrText>
        </w:r>
        <w:r>
          <w:rPr>
            <w:noProof/>
            <w:webHidden/>
          </w:rPr>
        </w:r>
        <w:r>
          <w:rPr>
            <w:noProof/>
            <w:webHidden/>
          </w:rPr>
          <w:fldChar w:fldCharType="separate"/>
        </w:r>
        <w:r>
          <w:rPr>
            <w:noProof/>
            <w:webHidden/>
          </w:rPr>
          <w:t>6</w:t>
        </w:r>
        <w:r>
          <w:rPr>
            <w:noProof/>
            <w:webHidden/>
          </w:rPr>
          <w:fldChar w:fldCharType="end"/>
        </w:r>
      </w:hyperlink>
      <w:r w:rsidR="00807EFF">
        <w:fldChar w:fldCharType="end"/>
      </w:r>
      <w:r w:rsidR="003F648A">
        <w:br w:type="page"/>
      </w:r>
    </w:p>
    <w:p w14:paraId="1EE11AF1" w14:textId="099F6193" w:rsidR="003F648A" w:rsidRPr="00A84E51" w:rsidRDefault="00807EFF" w:rsidP="00A84E51">
      <w:pPr>
        <w:pStyle w:val="Demuc"/>
        <w:numPr>
          <w:ilvl w:val="0"/>
          <w:numId w:val="0"/>
        </w:numPr>
        <w:ind w:left="432"/>
      </w:pPr>
      <w:bookmarkStart w:id="4" w:name="_Toc215565854"/>
      <w:r w:rsidRPr="00A84E51">
        <w:lastRenderedPageBreak/>
        <w:t>DANH MỤC HÌNH ẢNH</w:t>
      </w:r>
      <w:bookmarkEnd w:id="4"/>
    </w:p>
    <w:p w14:paraId="259017DD" w14:textId="3CA41107" w:rsidR="008341E8" w:rsidRDefault="003E5404">
      <w:pPr>
        <w:pStyle w:val="TableofFigures"/>
        <w:tabs>
          <w:tab w:val="right" w:leader="dot" w:pos="8778"/>
        </w:tabs>
        <w:rPr>
          <w:rFonts w:asciiTheme="minorHAnsi" w:eastAsiaTheme="minorEastAsia" w:hAnsiTheme="minorHAnsi"/>
          <w:noProof/>
          <w:kern w:val="2"/>
          <w:sz w:val="24"/>
          <w:szCs w:val="24"/>
          <w14:ligatures w14:val="standardContextual"/>
        </w:rPr>
      </w:pPr>
      <w:r>
        <w:fldChar w:fldCharType="begin"/>
      </w:r>
      <w:r>
        <w:instrText xml:space="preserve"> TOC \h \z \c "Hình" </w:instrText>
      </w:r>
      <w:r>
        <w:fldChar w:fldCharType="separate"/>
      </w:r>
      <w:hyperlink w:anchor="_Toc215426732" w:history="1">
        <w:r w:rsidR="008341E8" w:rsidRPr="006B7BC0">
          <w:rPr>
            <w:rStyle w:val="Hyperlink"/>
            <w:noProof/>
          </w:rPr>
          <w:t>Hình 1.1</w:t>
        </w:r>
        <w:r w:rsidR="00B5751C">
          <w:rPr>
            <w:rStyle w:val="Hyperlink"/>
            <w:noProof/>
          </w:rPr>
          <w:t xml:space="preserve"> Giao diện website Bách Hóa Xanh</w:t>
        </w:r>
        <w:r w:rsidR="008341E8">
          <w:rPr>
            <w:noProof/>
            <w:webHidden/>
          </w:rPr>
          <w:tab/>
        </w:r>
        <w:r w:rsidR="008341E8">
          <w:rPr>
            <w:noProof/>
            <w:webHidden/>
          </w:rPr>
          <w:fldChar w:fldCharType="begin"/>
        </w:r>
        <w:r w:rsidR="008341E8">
          <w:rPr>
            <w:noProof/>
            <w:webHidden/>
          </w:rPr>
          <w:instrText xml:space="preserve"> PAGEREF _Toc215426732 \h </w:instrText>
        </w:r>
        <w:r w:rsidR="008341E8">
          <w:rPr>
            <w:noProof/>
            <w:webHidden/>
          </w:rPr>
        </w:r>
        <w:r w:rsidR="008341E8">
          <w:rPr>
            <w:noProof/>
            <w:webHidden/>
          </w:rPr>
          <w:fldChar w:fldCharType="separate"/>
        </w:r>
        <w:r w:rsidR="008341E8">
          <w:rPr>
            <w:noProof/>
            <w:webHidden/>
          </w:rPr>
          <w:t>4</w:t>
        </w:r>
        <w:r w:rsidR="008341E8">
          <w:rPr>
            <w:noProof/>
            <w:webHidden/>
          </w:rPr>
          <w:fldChar w:fldCharType="end"/>
        </w:r>
      </w:hyperlink>
    </w:p>
    <w:p w14:paraId="23F03CCC" w14:textId="22C176C1" w:rsidR="008341E8" w:rsidRDefault="008341E8">
      <w:pPr>
        <w:pStyle w:val="TableofFigures"/>
        <w:tabs>
          <w:tab w:val="right" w:leader="dot" w:pos="8778"/>
        </w:tabs>
        <w:rPr>
          <w:rFonts w:asciiTheme="minorHAnsi" w:eastAsiaTheme="minorEastAsia" w:hAnsiTheme="minorHAnsi"/>
          <w:noProof/>
          <w:kern w:val="2"/>
          <w:sz w:val="24"/>
          <w:szCs w:val="24"/>
          <w14:ligatures w14:val="standardContextual"/>
        </w:rPr>
      </w:pPr>
      <w:hyperlink w:anchor="_Toc215426733" w:history="1">
        <w:r w:rsidRPr="006B7BC0">
          <w:rPr>
            <w:rStyle w:val="Hyperlink"/>
            <w:noProof/>
          </w:rPr>
          <w:t xml:space="preserve">Hình 1.2 </w:t>
        </w:r>
        <w:r w:rsidR="00CE79D7">
          <w:rPr>
            <w:rStyle w:val="Hyperlink"/>
            <w:noProof/>
          </w:rPr>
          <w:t>Giao diện website Circle K</w:t>
        </w:r>
        <w:r>
          <w:rPr>
            <w:noProof/>
            <w:webHidden/>
          </w:rPr>
          <w:tab/>
        </w:r>
        <w:r>
          <w:rPr>
            <w:noProof/>
            <w:webHidden/>
          </w:rPr>
          <w:fldChar w:fldCharType="begin"/>
        </w:r>
        <w:r>
          <w:rPr>
            <w:noProof/>
            <w:webHidden/>
          </w:rPr>
          <w:instrText xml:space="preserve"> PAGEREF _Toc215426733 \h </w:instrText>
        </w:r>
        <w:r>
          <w:rPr>
            <w:noProof/>
            <w:webHidden/>
          </w:rPr>
        </w:r>
        <w:r>
          <w:rPr>
            <w:noProof/>
            <w:webHidden/>
          </w:rPr>
          <w:fldChar w:fldCharType="separate"/>
        </w:r>
        <w:r>
          <w:rPr>
            <w:noProof/>
            <w:webHidden/>
          </w:rPr>
          <w:t>5</w:t>
        </w:r>
        <w:r>
          <w:rPr>
            <w:noProof/>
            <w:webHidden/>
          </w:rPr>
          <w:fldChar w:fldCharType="end"/>
        </w:r>
      </w:hyperlink>
    </w:p>
    <w:p w14:paraId="41CD2D95" w14:textId="428A312C" w:rsidR="008341E8" w:rsidRDefault="008341E8">
      <w:pPr>
        <w:pStyle w:val="TableofFigures"/>
        <w:tabs>
          <w:tab w:val="right" w:leader="dot" w:pos="8778"/>
        </w:tabs>
        <w:rPr>
          <w:rFonts w:asciiTheme="minorHAnsi" w:eastAsiaTheme="minorEastAsia" w:hAnsiTheme="minorHAnsi"/>
          <w:noProof/>
          <w:kern w:val="2"/>
          <w:sz w:val="24"/>
          <w:szCs w:val="24"/>
          <w14:ligatures w14:val="standardContextual"/>
        </w:rPr>
      </w:pPr>
      <w:hyperlink w:anchor="_Toc215426735" w:history="1">
        <w:r w:rsidRPr="006B7BC0">
          <w:rPr>
            <w:rStyle w:val="Hyperlink"/>
            <w:noProof/>
          </w:rPr>
          <w:t>Hình 2.1 Mô hình Client–Server</w:t>
        </w:r>
        <w:r>
          <w:rPr>
            <w:noProof/>
            <w:webHidden/>
          </w:rPr>
          <w:tab/>
        </w:r>
        <w:r>
          <w:rPr>
            <w:noProof/>
            <w:webHidden/>
          </w:rPr>
          <w:fldChar w:fldCharType="begin"/>
        </w:r>
        <w:r>
          <w:rPr>
            <w:noProof/>
            <w:webHidden/>
          </w:rPr>
          <w:instrText xml:space="preserve"> PAGEREF _Toc215426735 \h </w:instrText>
        </w:r>
        <w:r>
          <w:rPr>
            <w:noProof/>
            <w:webHidden/>
          </w:rPr>
        </w:r>
        <w:r>
          <w:rPr>
            <w:noProof/>
            <w:webHidden/>
          </w:rPr>
          <w:fldChar w:fldCharType="separate"/>
        </w:r>
        <w:r>
          <w:rPr>
            <w:noProof/>
            <w:webHidden/>
          </w:rPr>
          <w:t>7</w:t>
        </w:r>
        <w:r>
          <w:rPr>
            <w:noProof/>
            <w:webHidden/>
          </w:rPr>
          <w:fldChar w:fldCharType="end"/>
        </w:r>
      </w:hyperlink>
    </w:p>
    <w:p w14:paraId="65BF57DC" w14:textId="44CF4611" w:rsidR="008341E8" w:rsidRDefault="008341E8">
      <w:pPr>
        <w:pStyle w:val="TableofFigures"/>
        <w:tabs>
          <w:tab w:val="right" w:leader="dot" w:pos="8778"/>
        </w:tabs>
        <w:rPr>
          <w:rFonts w:asciiTheme="minorHAnsi" w:eastAsiaTheme="minorEastAsia" w:hAnsiTheme="minorHAnsi"/>
          <w:noProof/>
          <w:kern w:val="2"/>
          <w:sz w:val="24"/>
          <w:szCs w:val="24"/>
          <w14:ligatures w14:val="standardContextual"/>
        </w:rPr>
      </w:pPr>
      <w:hyperlink w:anchor="_Toc215426737" w:history="1">
        <w:r w:rsidRPr="006B7BC0">
          <w:rPr>
            <w:rStyle w:val="Hyperlink"/>
            <w:noProof/>
          </w:rPr>
          <w:t>Hình 3.1 Code HTML</w:t>
        </w:r>
        <w:r>
          <w:rPr>
            <w:noProof/>
            <w:webHidden/>
          </w:rPr>
          <w:tab/>
        </w:r>
        <w:r w:rsidR="00D50A31">
          <w:rPr>
            <w:noProof/>
            <w:webHidden/>
          </w:rPr>
          <w:t>9</w:t>
        </w:r>
      </w:hyperlink>
    </w:p>
    <w:p w14:paraId="789A8795" w14:textId="60763196" w:rsidR="008341E8" w:rsidRDefault="008341E8">
      <w:pPr>
        <w:pStyle w:val="TableofFigures"/>
        <w:tabs>
          <w:tab w:val="right" w:leader="dot" w:pos="8778"/>
        </w:tabs>
      </w:pPr>
      <w:hyperlink w:anchor="_Toc215426738" w:history="1">
        <w:r w:rsidRPr="006B7BC0">
          <w:rPr>
            <w:rStyle w:val="Hyperlink"/>
            <w:noProof/>
          </w:rPr>
          <w:t>Hình 3.2 Code CSS</w:t>
        </w:r>
        <w:r>
          <w:rPr>
            <w:noProof/>
            <w:webHidden/>
          </w:rPr>
          <w:tab/>
        </w:r>
        <w:r w:rsidR="00D50A31">
          <w:rPr>
            <w:noProof/>
            <w:webHidden/>
          </w:rPr>
          <w:t>11</w:t>
        </w:r>
      </w:hyperlink>
    </w:p>
    <w:p w14:paraId="482B145A" w14:textId="23B3FB65" w:rsidR="00D50A31" w:rsidRPr="00D50A31" w:rsidRDefault="00D50A31" w:rsidP="00D50A31">
      <w:pPr>
        <w:pStyle w:val="TableofFigures"/>
        <w:tabs>
          <w:tab w:val="right" w:leader="dot" w:pos="8778"/>
        </w:tabs>
      </w:pPr>
      <w:hyperlink w:anchor="_Toc215426738" w:history="1">
        <w:r w:rsidRPr="006B7BC0">
          <w:rPr>
            <w:rStyle w:val="Hyperlink"/>
            <w:noProof/>
          </w:rPr>
          <w:t xml:space="preserve">Hình 3.2 Code </w:t>
        </w:r>
        <w:r>
          <w:rPr>
            <w:rStyle w:val="Hyperlink"/>
            <w:noProof/>
          </w:rPr>
          <w:t>JavaScript</w:t>
        </w:r>
        <w:r>
          <w:rPr>
            <w:noProof/>
            <w:webHidden/>
          </w:rPr>
          <w:tab/>
          <w:t>13</w:t>
        </w:r>
      </w:hyperlink>
    </w:p>
    <w:p w14:paraId="70F0DE0D" w14:textId="436D4C26" w:rsidR="00DD1210" w:rsidRDefault="00DD1210" w:rsidP="00DD1210">
      <w:pPr>
        <w:pStyle w:val="TableofFigures"/>
        <w:tabs>
          <w:tab w:val="right" w:leader="dot" w:pos="8778"/>
        </w:tabs>
      </w:pPr>
      <w:hyperlink w:anchor="_Toc215426734" w:history="1">
        <w:r w:rsidRPr="006B7BC0">
          <w:rPr>
            <w:rStyle w:val="Hyperlink"/>
            <w:noProof/>
          </w:rPr>
          <w:t xml:space="preserve">Hình </w:t>
        </w:r>
        <w:r>
          <w:rPr>
            <w:rStyle w:val="Hyperlink"/>
            <w:noProof/>
          </w:rPr>
          <w:t>3.4</w:t>
        </w:r>
        <w:r w:rsidRPr="006B7BC0">
          <w:rPr>
            <w:rStyle w:val="Hyperlink"/>
            <w:noProof/>
          </w:rPr>
          <w:t xml:space="preserve"> </w:t>
        </w:r>
        <w:r>
          <w:rPr>
            <w:rStyle w:val="Hyperlink"/>
            <w:noProof/>
          </w:rPr>
          <w:t>Sơ đồ luồng xử lý rút gọn</w:t>
        </w:r>
        <w:r>
          <w:rPr>
            <w:noProof/>
            <w:webHidden/>
          </w:rPr>
          <w:tab/>
        </w:r>
        <w:r w:rsidR="00D50A31">
          <w:rPr>
            <w:noProof/>
            <w:webHidden/>
          </w:rPr>
          <w:t>23</w:t>
        </w:r>
      </w:hyperlink>
    </w:p>
    <w:p w14:paraId="55ACE17F" w14:textId="05295E66" w:rsidR="00D50A31" w:rsidRDefault="00D50A31" w:rsidP="00D50A31">
      <w:pPr>
        <w:pStyle w:val="TableofFigures"/>
        <w:tabs>
          <w:tab w:val="right" w:leader="dot" w:pos="8778"/>
        </w:tabs>
      </w:pPr>
      <w:hyperlink w:anchor="_Toc215426736" w:history="1">
        <w:r w:rsidRPr="006B7BC0">
          <w:rPr>
            <w:rStyle w:val="Hyperlink"/>
            <w:noProof/>
          </w:rPr>
          <w:t xml:space="preserve">Hình </w:t>
        </w:r>
        <w:r>
          <w:rPr>
            <w:rStyle w:val="Hyperlink"/>
            <w:noProof/>
          </w:rPr>
          <w:t>4.1 Giao diện hệ thống siêu thị mini</w:t>
        </w:r>
        <w:r>
          <w:rPr>
            <w:noProof/>
            <w:webHidden/>
          </w:rPr>
          <w:tab/>
          <w:t>26</w:t>
        </w:r>
      </w:hyperlink>
    </w:p>
    <w:p w14:paraId="3155ACB8" w14:textId="21B2FFA8" w:rsidR="00D50A31" w:rsidRDefault="00D50A31" w:rsidP="00D50A31">
      <w:pPr>
        <w:pStyle w:val="TableofFigures"/>
        <w:tabs>
          <w:tab w:val="right" w:leader="dot" w:pos="8778"/>
        </w:tabs>
      </w:pPr>
      <w:hyperlink w:anchor="_Toc215426736" w:history="1">
        <w:r w:rsidRPr="006B7BC0">
          <w:rPr>
            <w:rStyle w:val="Hyperlink"/>
            <w:noProof/>
          </w:rPr>
          <w:t xml:space="preserve">Hình </w:t>
        </w:r>
        <w:r>
          <w:rPr>
            <w:rStyle w:val="Hyperlink"/>
            <w:noProof/>
          </w:rPr>
          <w:t>4.2.</w:t>
        </w:r>
        <w:r w:rsidR="00E74514">
          <w:rPr>
            <w:rStyle w:val="Hyperlink"/>
            <w:noProof/>
          </w:rPr>
          <w:t>a</w:t>
        </w:r>
        <w:r>
          <w:rPr>
            <w:rStyle w:val="Hyperlink"/>
            <w:noProof/>
          </w:rPr>
          <w:t xml:space="preserve"> Giao diện đăng nhập</w:t>
        </w:r>
        <w:r>
          <w:rPr>
            <w:noProof/>
            <w:webHidden/>
          </w:rPr>
          <w:tab/>
          <w:t>26</w:t>
        </w:r>
      </w:hyperlink>
    </w:p>
    <w:p w14:paraId="26DD0369" w14:textId="77179F8E"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2.</w:t>
        </w:r>
        <w:r w:rsidR="00E74514">
          <w:rPr>
            <w:rStyle w:val="Hyperlink"/>
            <w:noProof/>
          </w:rPr>
          <w:t>b</w:t>
        </w:r>
        <w:r w:rsidRPr="006B7BC0">
          <w:rPr>
            <w:rStyle w:val="Hyperlink"/>
            <w:noProof/>
          </w:rPr>
          <w:t xml:space="preserve"> </w:t>
        </w:r>
        <w:r>
          <w:rPr>
            <w:rStyle w:val="Hyperlink"/>
            <w:noProof/>
          </w:rPr>
          <w:t>Giao diện đăng ký</w:t>
        </w:r>
        <w:r>
          <w:rPr>
            <w:noProof/>
            <w:webHidden/>
          </w:rPr>
          <w:tab/>
          <w:t>27</w:t>
        </w:r>
      </w:hyperlink>
    </w:p>
    <w:p w14:paraId="7C9A6941" w14:textId="1EF84611" w:rsidR="00D50A31" w:rsidRP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3.</w:t>
        </w:r>
        <w:r w:rsidR="00E74514">
          <w:rPr>
            <w:rStyle w:val="Hyperlink"/>
            <w:noProof/>
          </w:rPr>
          <w:t>a</w:t>
        </w:r>
        <w:r>
          <w:rPr>
            <w:rStyle w:val="Hyperlink"/>
            <w:noProof/>
          </w:rPr>
          <w:t xml:space="preserve"> Giao diện trang chủ - phần trên</w:t>
        </w:r>
        <w:r>
          <w:rPr>
            <w:noProof/>
            <w:webHidden/>
          </w:rPr>
          <w:tab/>
          <w:t>28</w:t>
        </w:r>
      </w:hyperlink>
    </w:p>
    <w:p w14:paraId="4AC4E058" w14:textId="6A49FEBC" w:rsidR="00D50A31" w:rsidRP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3.</w:t>
        </w:r>
        <w:r w:rsidR="00E74514">
          <w:rPr>
            <w:rStyle w:val="Hyperlink"/>
            <w:noProof/>
          </w:rPr>
          <w:t>b</w:t>
        </w:r>
        <w:r>
          <w:rPr>
            <w:rStyle w:val="Hyperlink"/>
            <w:noProof/>
          </w:rPr>
          <w:t xml:space="preserve"> Giao diện trang chủ - phần giữa</w:t>
        </w:r>
        <w:r>
          <w:rPr>
            <w:noProof/>
            <w:webHidden/>
          </w:rPr>
          <w:tab/>
          <w:t>28</w:t>
        </w:r>
      </w:hyperlink>
    </w:p>
    <w:p w14:paraId="7DDF6203" w14:textId="2AE279B1" w:rsidR="00D50A31" w:rsidRP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3.</w:t>
        </w:r>
        <w:r w:rsidR="00E74514">
          <w:rPr>
            <w:rStyle w:val="Hyperlink"/>
            <w:noProof/>
          </w:rPr>
          <w:t>c</w:t>
        </w:r>
        <w:r>
          <w:rPr>
            <w:rStyle w:val="Hyperlink"/>
            <w:noProof/>
          </w:rPr>
          <w:t xml:space="preserve"> Giao diện trang chủ - phần cuối</w:t>
        </w:r>
        <w:r>
          <w:rPr>
            <w:noProof/>
            <w:webHidden/>
          </w:rPr>
          <w:tab/>
          <w:t>28</w:t>
        </w:r>
      </w:hyperlink>
    </w:p>
    <w:p w14:paraId="7DC00951" w14:textId="7613DFC4"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a</w:t>
        </w:r>
        <w:r w:rsidRPr="006B7BC0">
          <w:rPr>
            <w:rStyle w:val="Hyperlink"/>
            <w:noProof/>
          </w:rPr>
          <w:t xml:space="preserve"> </w:t>
        </w:r>
        <w:r>
          <w:rPr>
            <w:szCs w:val="26"/>
          </w:rPr>
          <w:t>Giao diện danh sách sản phẩm theo danh mục trái cây</w:t>
        </w:r>
        <w:r>
          <w:rPr>
            <w:noProof/>
            <w:webHidden/>
          </w:rPr>
          <w:tab/>
          <w:t>29</w:t>
        </w:r>
      </w:hyperlink>
    </w:p>
    <w:p w14:paraId="1C282620" w14:textId="03D298D0"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b</w:t>
        </w:r>
        <w:r w:rsidRPr="006B7BC0">
          <w:rPr>
            <w:rStyle w:val="Hyperlink"/>
            <w:noProof/>
          </w:rPr>
          <w:t xml:space="preserve"> </w:t>
        </w:r>
        <w:r>
          <w:rPr>
            <w:szCs w:val="26"/>
          </w:rPr>
          <w:t>Giao diện danh sách sản phẩm theo danh mục rau củ</w:t>
        </w:r>
        <w:r>
          <w:rPr>
            <w:noProof/>
            <w:webHidden/>
          </w:rPr>
          <w:tab/>
          <w:t>29</w:t>
        </w:r>
      </w:hyperlink>
    </w:p>
    <w:p w14:paraId="647BAD6E" w14:textId="5CD54CE5"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c</w:t>
        </w:r>
        <w:r w:rsidRPr="006B7BC0">
          <w:rPr>
            <w:rStyle w:val="Hyperlink"/>
            <w:noProof/>
          </w:rPr>
          <w:t xml:space="preserve"> </w:t>
        </w:r>
        <w:r>
          <w:rPr>
            <w:szCs w:val="26"/>
          </w:rPr>
          <w:t>Giao diện danh sách sản phẩm theo danh mục gạo</w:t>
        </w:r>
        <w:r>
          <w:rPr>
            <w:noProof/>
            <w:webHidden/>
          </w:rPr>
          <w:tab/>
          <w:t>30</w:t>
        </w:r>
      </w:hyperlink>
    </w:p>
    <w:p w14:paraId="1269D423" w14:textId="0C7D8BB4"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d</w:t>
        </w:r>
        <w:r w:rsidRPr="006B7BC0">
          <w:rPr>
            <w:rStyle w:val="Hyperlink"/>
            <w:noProof/>
          </w:rPr>
          <w:t xml:space="preserve"> </w:t>
        </w:r>
        <w:r>
          <w:rPr>
            <w:szCs w:val="26"/>
          </w:rPr>
          <w:t>Giao diện danh sách sản phẩm theo danh mục mỹ phẩm</w:t>
        </w:r>
        <w:r>
          <w:rPr>
            <w:noProof/>
            <w:webHidden/>
          </w:rPr>
          <w:tab/>
          <w:t>30</w:t>
        </w:r>
      </w:hyperlink>
    </w:p>
    <w:p w14:paraId="360D7756" w14:textId="0DF7C4D8" w:rsidR="00D50A31" w:rsidRDefault="00D50A31" w:rsidP="00D50A31">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e</w:t>
        </w:r>
        <w:r w:rsidRPr="006B7BC0">
          <w:rPr>
            <w:rStyle w:val="Hyperlink"/>
            <w:noProof/>
          </w:rPr>
          <w:t xml:space="preserve"> </w:t>
        </w:r>
        <w:r>
          <w:rPr>
            <w:szCs w:val="26"/>
          </w:rPr>
          <w:t xml:space="preserve">Giao diện danh sách sản phẩm theo danh mục </w:t>
        </w:r>
        <w:r w:rsidR="0001661A">
          <w:rPr>
            <w:szCs w:val="26"/>
          </w:rPr>
          <w:t>thịt cá</w:t>
        </w:r>
        <w:r>
          <w:rPr>
            <w:noProof/>
            <w:webHidden/>
          </w:rPr>
          <w:tab/>
        </w:r>
        <w:r w:rsidR="0001661A">
          <w:rPr>
            <w:noProof/>
            <w:webHidden/>
          </w:rPr>
          <w:t>30</w:t>
        </w:r>
      </w:hyperlink>
    </w:p>
    <w:p w14:paraId="34940F75" w14:textId="49A0EE9B" w:rsidR="0001661A"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f</w:t>
        </w:r>
        <w:r w:rsidRPr="006B7BC0">
          <w:rPr>
            <w:rStyle w:val="Hyperlink"/>
            <w:noProof/>
          </w:rPr>
          <w:t xml:space="preserve"> </w:t>
        </w:r>
        <w:r>
          <w:rPr>
            <w:szCs w:val="26"/>
          </w:rPr>
          <w:t>Giao diện danh sách sản phẩm theo danh mục bánh kẹo</w:t>
        </w:r>
        <w:r>
          <w:rPr>
            <w:noProof/>
            <w:webHidden/>
          </w:rPr>
          <w:tab/>
          <w:t>31</w:t>
        </w:r>
      </w:hyperlink>
    </w:p>
    <w:p w14:paraId="08D13276" w14:textId="01313CC2" w:rsidR="0001661A"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g</w:t>
        </w:r>
        <w:r w:rsidRPr="006B7BC0">
          <w:rPr>
            <w:rStyle w:val="Hyperlink"/>
            <w:noProof/>
          </w:rPr>
          <w:t xml:space="preserve"> </w:t>
        </w:r>
        <w:r>
          <w:rPr>
            <w:szCs w:val="26"/>
          </w:rPr>
          <w:t>Giao diện danh sách sản phẩm theo danh mục đồ uống</w:t>
        </w:r>
        <w:r>
          <w:rPr>
            <w:noProof/>
            <w:webHidden/>
          </w:rPr>
          <w:tab/>
          <w:t>31</w:t>
        </w:r>
      </w:hyperlink>
    </w:p>
    <w:p w14:paraId="1A786589" w14:textId="3B6D39D9" w:rsidR="0001661A" w:rsidRPr="00D50A31"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h</w:t>
        </w:r>
        <w:r w:rsidRPr="006B7BC0">
          <w:rPr>
            <w:rStyle w:val="Hyperlink"/>
            <w:noProof/>
          </w:rPr>
          <w:t xml:space="preserve"> </w:t>
        </w:r>
        <w:r>
          <w:rPr>
            <w:szCs w:val="26"/>
          </w:rPr>
          <w:t>Giao diện danh sách sản phẩm theo danh mục sữa kem</w:t>
        </w:r>
        <w:r>
          <w:rPr>
            <w:noProof/>
            <w:webHidden/>
          </w:rPr>
          <w:tab/>
          <w:t>31</w:t>
        </w:r>
      </w:hyperlink>
    </w:p>
    <w:p w14:paraId="17DC0473" w14:textId="064A833E" w:rsidR="0001661A" w:rsidRPr="00D50A31"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4.</w:t>
        </w:r>
        <w:r w:rsidR="00E74514">
          <w:rPr>
            <w:rStyle w:val="Hyperlink"/>
            <w:noProof/>
          </w:rPr>
          <w:t>i</w:t>
        </w:r>
        <w:r>
          <w:rPr>
            <w:rStyle w:val="Hyperlink"/>
            <w:noProof/>
          </w:rPr>
          <w:t xml:space="preserve"> </w:t>
        </w:r>
        <w:r>
          <w:rPr>
            <w:szCs w:val="26"/>
          </w:rPr>
          <w:t>Giao diện danh sách sản phẩm theo danh mục gia dụng</w:t>
        </w:r>
        <w:r>
          <w:rPr>
            <w:noProof/>
            <w:webHidden/>
          </w:rPr>
          <w:tab/>
          <w:t>32</w:t>
        </w:r>
      </w:hyperlink>
    </w:p>
    <w:p w14:paraId="3CD061A3" w14:textId="65B99563" w:rsidR="0001661A"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5.</w:t>
        </w:r>
        <w:r w:rsidR="00E74514">
          <w:rPr>
            <w:rStyle w:val="Hyperlink"/>
            <w:noProof/>
          </w:rPr>
          <w:t>a</w:t>
        </w:r>
        <w:r w:rsidRPr="006B7BC0">
          <w:rPr>
            <w:rStyle w:val="Hyperlink"/>
            <w:noProof/>
          </w:rPr>
          <w:t xml:space="preserve"> </w:t>
        </w:r>
        <w:r>
          <w:rPr>
            <w:szCs w:val="26"/>
          </w:rPr>
          <w:t>Giao diện chi tiết sản phẩm – phần trên</w:t>
        </w:r>
        <w:r>
          <w:rPr>
            <w:noProof/>
            <w:webHidden/>
          </w:rPr>
          <w:tab/>
          <w:t>32</w:t>
        </w:r>
      </w:hyperlink>
    </w:p>
    <w:p w14:paraId="7F2203CC" w14:textId="1E557037" w:rsidR="0001661A" w:rsidRDefault="0001661A" w:rsidP="0001661A">
      <w:pPr>
        <w:pStyle w:val="TableofFigures"/>
        <w:tabs>
          <w:tab w:val="right" w:leader="dot" w:pos="8778"/>
        </w:tabs>
      </w:pPr>
      <w:hyperlink w:anchor="_Toc215426738" w:history="1">
        <w:r w:rsidRPr="006B7BC0">
          <w:rPr>
            <w:rStyle w:val="Hyperlink"/>
            <w:noProof/>
          </w:rPr>
          <w:t xml:space="preserve">Hình </w:t>
        </w:r>
        <w:r>
          <w:rPr>
            <w:rStyle w:val="Hyperlink"/>
            <w:noProof/>
          </w:rPr>
          <w:t>4.5.</w:t>
        </w:r>
        <w:r w:rsidR="00E74514">
          <w:rPr>
            <w:rStyle w:val="Hyperlink"/>
            <w:noProof/>
          </w:rPr>
          <w:t>b</w:t>
        </w:r>
        <w:r w:rsidRPr="006B7BC0">
          <w:rPr>
            <w:rStyle w:val="Hyperlink"/>
            <w:noProof/>
          </w:rPr>
          <w:t xml:space="preserve"> </w:t>
        </w:r>
        <w:r>
          <w:rPr>
            <w:szCs w:val="26"/>
          </w:rPr>
          <w:t xml:space="preserve">Giao diện </w:t>
        </w:r>
        <w:r w:rsidRPr="0001661A">
          <w:rPr>
            <w:szCs w:val="26"/>
          </w:rPr>
          <w:t xml:space="preserve">chi tiết sản phẩm – phần </w:t>
        </w:r>
        <w:r>
          <w:rPr>
            <w:szCs w:val="26"/>
          </w:rPr>
          <w:t>dưới</w:t>
        </w:r>
        <w:r>
          <w:rPr>
            <w:noProof/>
            <w:webHidden/>
          </w:rPr>
          <w:tab/>
          <w:t>32</w:t>
        </w:r>
      </w:hyperlink>
    </w:p>
    <w:p w14:paraId="6CED6A8A" w14:textId="1B42AC40" w:rsidR="00F71E17" w:rsidRDefault="00F71E17" w:rsidP="00F71E17">
      <w:pPr>
        <w:pStyle w:val="TableofFigures"/>
        <w:tabs>
          <w:tab w:val="right" w:leader="dot" w:pos="8778"/>
        </w:tabs>
      </w:pPr>
      <w:hyperlink w:anchor="_Toc215426738" w:history="1">
        <w:r w:rsidRPr="006B7BC0">
          <w:rPr>
            <w:rStyle w:val="Hyperlink"/>
            <w:noProof/>
          </w:rPr>
          <w:t xml:space="preserve">Hình </w:t>
        </w:r>
        <w:r>
          <w:rPr>
            <w:rStyle w:val="Hyperlink"/>
            <w:noProof/>
          </w:rPr>
          <w:t>4.6 Giao diện giỏ hàng</w:t>
        </w:r>
        <w:r>
          <w:rPr>
            <w:noProof/>
            <w:webHidden/>
          </w:rPr>
          <w:tab/>
          <w:t>32</w:t>
        </w:r>
      </w:hyperlink>
    </w:p>
    <w:p w14:paraId="23B1A72F" w14:textId="4260A004" w:rsidR="00A81213" w:rsidRDefault="00A81213" w:rsidP="00A81213">
      <w:pPr>
        <w:pStyle w:val="TableofFigures"/>
        <w:tabs>
          <w:tab w:val="right" w:leader="dot" w:pos="8778"/>
        </w:tabs>
      </w:pPr>
      <w:hyperlink w:anchor="_Toc215426738" w:history="1">
        <w:r w:rsidRPr="006B7BC0">
          <w:rPr>
            <w:rStyle w:val="Hyperlink"/>
            <w:noProof/>
          </w:rPr>
          <w:t xml:space="preserve">Hình </w:t>
        </w:r>
        <w:r>
          <w:rPr>
            <w:rStyle w:val="Hyperlink"/>
            <w:noProof/>
          </w:rPr>
          <w:t>4.7.</w:t>
        </w:r>
        <w:r w:rsidR="00E74514">
          <w:rPr>
            <w:rStyle w:val="Hyperlink"/>
            <w:noProof/>
          </w:rPr>
          <w:t>a</w:t>
        </w:r>
        <w:r>
          <w:rPr>
            <w:rStyle w:val="Hyperlink"/>
            <w:noProof/>
          </w:rPr>
          <w:t xml:space="preserve"> Giao diện thanh toán – phần trên</w:t>
        </w:r>
        <w:r>
          <w:rPr>
            <w:noProof/>
            <w:webHidden/>
          </w:rPr>
          <w:tab/>
          <w:t>34</w:t>
        </w:r>
      </w:hyperlink>
    </w:p>
    <w:p w14:paraId="7D4ADADD" w14:textId="41E51799" w:rsidR="00A81213" w:rsidRDefault="00A81213" w:rsidP="00A81213">
      <w:pPr>
        <w:pStyle w:val="TableofFigures"/>
        <w:tabs>
          <w:tab w:val="right" w:leader="dot" w:pos="8778"/>
        </w:tabs>
      </w:pPr>
      <w:hyperlink w:anchor="_Toc215426738" w:history="1">
        <w:r w:rsidRPr="006B7BC0">
          <w:rPr>
            <w:rStyle w:val="Hyperlink"/>
            <w:noProof/>
          </w:rPr>
          <w:t xml:space="preserve">Hình </w:t>
        </w:r>
        <w:r>
          <w:rPr>
            <w:rStyle w:val="Hyperlink"/>
            <w:noProof/>
          </w:rPr>
          <w:t>4.7.</w:t>
        </w:r>
        <w:r w:rsidR="00E74514">
          <w:rPr>
            <w:rStyle w:val="Hyperlink"/>
            <w:noProof/>
          </w:rPr>
          <w:t>b</w:t>
        </w:r>
        <w:r>
          <w:rPr>
            <w:rStyle w:val="Hyperlink"/>
            <w:noProof/>
          </w:rPr>
          <w:t xml:space="preserve"> Giao diện thanh toán – phần dưới</w:t>
        </w:r>
        <w:r>
          <w:rPr>
            <w:noProof/>
            <w:webHidden/>
          </w:rPr>
          <w:tab/>
          <w:t>34</w:t>
        </w:r>
      </w:hyperlink>
    </w:p>
    <w:p w14:paraId="27795A76" w14:textId="50B6A16E" w:rsidR="00A81213" w:rsidRDefault="00A81213" w:rsidP="00A81213">
      <w:pPr>
        <w:pStyle w:val="TableofFigures"/>
        <w:tabs>
          <w:tab w:val="right" w:leader="dot" w:pos="8778"/>
        </w:tabs>
      </w:pPr>
      <w:hyperlink w:anchor="_Toc215426738" w:history="1">
        <w:r w:rsidRPr="006B7BC0">
          <w:rPr>
            <w:rStyle w:val="Hyperlink"/>
            <w:noProof/>
          </w:rPr>
          <w:t xml:space="preserve">Hình </w:t>
        </w:r>
        <w:r>
          <w:rPr>
            <w:rStyle w:val="Hyperlink"/>
            <w:noProof/>
          </w:rPr>
          <w:t>4.7.</w:t>
        </w:r>
        <w:r w:rsidR="00E74514">
          <w:rPr>
            <w:rStyle w:val="Hyperlink"/>
            <w:noProof/>
          </w:rPr>
          <w:t>c</w:t>
        </w:r>
        <w:r>
          <w:rPr>
            <w:rStyle w:val="Hyperlink"/>
            <w:noProof/>
          </w:rPr>
          <w:t xml:space="preserve"> Giao diện hóa đơn</w:t>
        </w:r>
        <w:r>
          <w:rPr>
            <w:noProof/>
            <w:webHidden/>
          </w:rPr>
          <w:tab/>
          <w:t>35</w:t>
        </w:r>
      </w:hyperlink>
    </w:p>
    <w:p w14:paraId="79AC4E0D" w14:textId="77777777" w:rsidR="00801FC3" w:rsidRDefault="00801FC3" w:rsidP="00801FC3">
      <w:pPr>
        <w:pStyle w:val="TableofFigures"/>
        <w:tabs>
          <w:tab w:val="right" w:leader="dot" w:pos="8778"/>
        </w:tabs>
      </w:pPr>
      <w:hyperlink w:anchor="_Toc215426738" w:history="1">
        <w:r w:rsidRPr="006B7BC0">
          <w:rPr>
            <w:rStyle w:val="Hyperlink"/>
            <w:noProof/>
          </w:rPr>
          <w:t xml:space="preserve">Hình </w:t>
        </w:r>
        <w:r>
          <w:rPr>
            <w:rStyle w:val="Hyperlink"/>
            <w:noProof/>
          </w:rPr>
          <w:t>4.8 Giao diện tài khoản người dùng</w:t>
        </w:r>
        <w:r>
          <w:rPr>
            <w:noProof/>
            <w:webHidden/>
          </w:rPr>
          <w:tab/>
          <w:t>35</w:t>
        </w:r>
      </w:hyperlink>
    </w:p>
    <w:p w14:paraId="623B3AB0" w14:textId="15604EC8" w:rsidR="00801FC3" w:rsidRDefault="00801FC3" w:rsidP="00801FC3">
      <w:pPr>
        <w:pStyle w:val="TableofFigures"/>
        <w:tabs>
          <w:tab w:val="right" w:leader="dot" w:pos="8778"/>
        </w:tabs>
      </w:pPr>
      <w:hyperlink w:anchor="_Toc215426738" w:history="1">
        <w:r w:rsidRPr="006B7BC0">
          <w:rPr>
            <w:rStyle w:val="Hyperlink"/>
            <w:noProof/>
          </w:rPr>
          <w:t xml:space="preserve">Hình </w:t>
        </w:r>
        <w:r>
          <w:rPr>
            <w:rStyle w:val="Hyperlink"/>
            <w:noProof/>
          </w:rPr>
          <w:t>4.9.</w:t>
        </w:r>
        <w:r w:rsidR="00E74514">
          <w:rPr>
            <w:rStyle w:val="Hyperlink"/>
            <w:noProof/>
          </w:rPr>
          <w:t>a</w:t>
        </w:r>
        <w:r>
          <w:rPr>
            <w:rStyle w:val="Hyperlink"/>
            <w:noProof/>
          </w:rPr>
          <w:t xml:space="preserve"> Giao diện đăng nhập POS</w:t>
        </w:r>
        <w:r>
          <w:rPr>
            <w:noProof/>
            <w:webHidden/>
          </w:rPr>
          <w:tab/>
          <w:t>36</w:t>
        </w:r>
      </w:hyperlink>
    </w:p>
    <w:p w14:paraId="01DA453B" w14:textId="64BAB399" w:rsidR="00801FC3" w:rsidRDefault="00801FC3" w:rsidP="00801FC3">
      <w:pPr>
        <w:pStyle w:val="TableofFigures"/>
        <w:tabs>
          <w:tab w:val="right" w:leader="dot" w:pos="8778"/>
        </w:tabs>
      </w:pPr>
      <w:hyperlink w:anchor="_Toc215426738" w:history="1">
        <w:r w:rsidRPr="006B7BC0">
          <w:rPr>
            <w:rStyle w:val="Hyperlink"/>
            <w:noProof/>
          </w:rPr>
          <w:t xml:space="preserve">Hình </w:t>
        </w:r>
        <w:r>
          <w:rPr>
            <w:rStyle w:val="Hyperlink"/>
            <w:noProof/>
          </w:rPr>
          <w:t>4.9.</w:t>
        </w:r>
        <w:r w:rsidR="00E74514">
          <w:rPr>
            <w:rStyle w:val="Hyperlink"/>
            <w:noProof/>
          </w:rPr>
          <w:t>b</w:t>
        </w:r>
        <w:r>
          <w:rPr>
            <w:rStyle w:val="Hyperlink"/>
            <w:noProof/>
          </w:rPr>
          <w:t xml:space="preserve"> Giao diện POS</w:t>
        </w:r>
        <w:r>
          <w:rPr>
            <w:noProof/>
            <w:webHidden/>
          </w:rPr>
          <w:tab/>
          <w:t>37</w:t>
        </w:r>
      </w:hyperlink>
    </w:p>
    <w:p w14:paraId="4B933C7C" w14:textId="4B3846B1" w:rsidR="00E74514" w:rsidRDefault="00E74514" w:rsidP="00E74514">
      <w:pPr>
        <w:pStyle w:val="TableofFigures"/>
        <w:tabs>
          <w:tab w:val="right" w:leader="dot" w:pos="8778"/>
        </w:tabs>
      </w:pPr>
      <w:hyperlink w:anchor="_Toc215426738" w:history="1">
        <w:r w:rsidRPr="006B7BC0">
          <w:rPr>
            <w:rStyle w:val="Hyperlink"/>
            <w:noProof/>
          </w:rPr>
          <w:t xml:space="preserve">Hình </w:t>
        </w:r>
        <w:r>
          <w:rPr>
            <w:rStyle w:val="Hyperlink"/>
            <w:noProof/>
          </w:rPr>
          <w:t>4.10.a Giao diện cửa hàng – phần trên</w:t>
        </w:r>
        <w:r>
          <w:rPr>
            <w:noProof/>
            <w:webHidden/>
          </w:rPr>
          <w:tab/>
          <w:t>37</w:t>
        </w:r>
      </w:hyperlink>
    </w:p>
    <w:p w14:paraId="5B03B165" w14:textId="6E963881" w:rsidR="00E74514" w:rsidRDefault="00E74514" w:rsidP="00E74514">
      <w:pPr>
        <w:pStyle w:val="TableofFigures"/>
        <w:tabs>
          <w:tab w:val="right" w:leader="dot" w:pos="8778"/>
        </w:tabs>
      </w:pPr>
      <w:hyperlink w:anchor="_Toc215426738" w:history="1">
        <w:r w:rsidRPr="006B7BC0">
          <w:rPr>
            <w:rStyle w:val="Hyperlink"/>
            <w:noProof/>
          </w:rPr>
          <w:t xml:space="preserve">Hình </w:t>
        </w:r>
        <w:r>
          <w:rPr>
            <w:rStyle w:val="Hyperlink"/>
            <w:noProof/>
          </w:rPr>
          <w:t>4.10.b Giao diện cửa hàng – phần giữa</w:t>
        </w:r>
        <w:r>
          <w:rPr>
            <w:noProof/>
            <w:webHidden/>
          </w:rPr>
          <w:tab/>
          <w:t>38</w:t>
        </w:r>
      </w:hyperlink>
    </w:p>
    <w:p w14:paraId="77E37578" w14:textId="2E375553" w:rsidR="00C151A2" w:rsidRDefault="00C151A2" w:rsidP="00C151A2">
      <w:pPr>
        <w:pStyle w:val="TableofFigures"/>
        <w:tabs>
          <w:tab w:val="right" w:leader="dot" w:pos="8778"/>
        </w:tabs>
      </w:pPr>
      <w:hyperlink w:anchor="_Toc215426738" w:history="1">
        <w:r w:rsidRPr="006B7BC0">
          <w:rPr>
            <w:rStyle w:val="Hyperlink"/>
            <w:noProof/>
          </w:rPr>
          <w:t xml:space="preserve">Hình </w:t>
        </w:r>
        <w:r>
          <w:rPr>
            <w:rStyle w:val="Hyperlink"/>
            <w:noProof/>
          </w:rPr>
          <w:t>4.10.c Giao diện cửa hàng – phần cuối</w:t>
        </w:r>
        <w:r>
          <w:rPr>
            <w:noProof/>
            <w:webHidden/>
          </w:rPr>
          <w:tab/>
          <w:t>38</w:t>
        </w:r>
      </w:hyperlink>
    </w:p>
    <w:p w14:paraId="0E33A155" w14:textId="1B48B024" w:rsidR="00C151A2" w:rsidRDefault="00C151A2" w:rsidP="00C151A2">
      <w:pPr>
        <w:pStyle w:val="TableofFigures"/>
        <w:tabs>
          <w:tab w:val="right" w:leader="dot" w:pos="8778"/>
        </w:tabs>
      </w:pPr>
      <w:hyperlink w:anchor="_Toc215426738" w:history="1">
        <w:r w:rsidRPr="006B7BC0">
          <w:rPr>
            <w:rStyle w:val="Hyperlink"/>
            <w:noProof/>
          </w:rPr>
          <w:t xml:space="preserve">Hình </w:t>
        </w:r>
        <w:r>
          <w:rPr>
            <w:rStyle w:val="Hyperlink"/>
            <w:noProof/>
          </w:rPr>
          <w:t>4.11.a Giao diện quản lý hàng tồn kho</w:t>
        </w:r>
        <w:r>
          <w:rPr>
            <w:noProof/>
            <w:webHidden/>
          </w:rPr>
          <w:tab/>
          <w:t>39</w:t>
        </w:r>
      </w:hyperlink>
    </w:p>
    <w:p w14:paraId="6BBD3BD2" w14:textId="55BEC2F7" w:rsidR="00D50A31" w:rsidRPr="00D50A31" w:rsidRDefault="00C151A2" w:rsidP="007B4896">
      <w:pPr>
        <w:pStyle w:val="TableofFigures"/>
        <w:tabs>
          <w:tab w:val="right" w:leader="dot" w:pos="8778"/>
        </w:tabs>
      </w:pPr>
      <w:hyperlink w:anchor="_Toc215426738" w:history="1">
        <w:r w:rsidRPr="006B7BC0">
          <w:rPr>
            <w:rStyle w:val="Hyperlink"/>
            <w:noProof/>
          </w:rPr>
          <w:t xml:space="preserve">Hình </w:t>
        </w:r>
        <w:r>
          <w:rPr>
            <w:rStyle w:val="Hyperlink"/>
            <w:noProof/>
          </w:rPr>
          <w:t>4.11.b Giao diện báo cáo bán hàng</w:t>
        </w:r>
        <w:r>
          <w:rPr>
            <w:noProof/>
            <w:webHidden/>
          </w:rPr>
          <w:tab/>
          <w:t>39</w:t>
        </w:r>
      </w:hyperlink>
    </w:p>
    <w:p w14:paraId="22AB2389" w14:textId="77777777" w:rsidR="00812F64" w:rsidRPr="00812F64" w:rsidRDefault="00812F64" w:rsidP="00812F64"/>
    <w:p w14:paraId="0D542A8B" w14:textId="77777777" w:rsidR="00DD1210" w:rsidRPr="00DD1210" w:rsidRDefault="00DD1210" w:rsidP="00DD1210"/>
    <w:p w14:paraId="1FE3A41B" w14:textId="4E0CD9DB" w:rsidR="003F648A" w:rsidRDefault="003E5404" w:rsidP="003F648A">
      <w:pPr>
        <w:spacing w:before="120" w:after="120" w:line="360" w:lineRule="auto"/>
      </w:pPr>
      <w:r>
        <w:fldChar w:fldCharType="end"/>
      </w:r>
      <w:r w:rsidR="003F648A">
        <w:br w:type="page"/>
      </w:r>
    </w:p>
    <w:p w14:paraId="0F60597C" w14:textId="0BB0FCEC" w:rsidR="003F648A" w:rsidRDefault="003F648A" w:rsidP="00A84E51">
      <w:pPr>
        <w:pStyle w:val="Demuc"/>
        <w:numPr>
          <w:ilvl w:val="0"/>
          <w:numId w:val="0"/>
        </w:numPr>
        <w:ind w:left="432"/>
      </w:pPr>
      <w:bookmarkStart w:id="5" w:name="_Toc215565856"/>
      <w:r>
        <w:lastRenderedPageBreak/>
        <w:t>Tóm tắt đồ án</w:t>
      </w:r>
      <w:bookmarkEnd w:id="5"/>
    </w:p>
    <w:p w14:paraId="1570C4AD" w14:textId="77777777" w:rsidR="00AE4D82" w:rsidRDefault="00AE4D82" w:rsidP="00311827">
      <w:pPr>
        <w:pStyle w:val="content"/>
      </w:pPr>
      <w:r w:rsidRPr="00AE4D82">
        <w:t>Trước sự phát triển không ngừng của công nghệ thông tin, việc đưa các giải pháp công nghệ vào công tác quản lý hoạt động kinh doanh, đặc biệt trong ngành bán lẻ, ngày càng đóng vai trò quan trọng. Đối với các siêu thị mini và cửa hàng tiện lợi quy mô nhỏ, việc áp dụng một hệ thống quản lý thống nhất, thân thiện với người dùng, bảo đảm độ chính xác cao và cho phép truy cập linh hoạt ở mọi thời điểm là yêu cầu cần thiết nhằm nâng cao hiệu quả vận hành và cải thiện chất lượng phục vụ khách hàng.</w:t>
      </w:r>
    </w:p>
    <w:p w14:paraId="67B47BEA" w14:textId="77777777" w:rsidR="00AE4D82" w:rsidRDefault="00311827" w:rsidP="00311827">
      <w:pPr>
        <w:pStyle w:val="content"/>
      </w:pPr>
      <w:r w:rsidRPr="00311827">
        <w:t>Đề tài “</w:t>
      </w:r>
      <w:r w:rsidR="00AE4D82">
        <w:t>Xây dựng ứng dụng quản lí siêu thị mini</w:t>
      </w:r>
      <w:r w:rsidRPr="00311827">
        <w:t xml:space="preserve">” </w:t>
      </w:r>
      <w:r w:rsidR="00AE4D82" w:rsidRPr="00AE4D82">
        <w:t>được thực hiện nhằm xây dựng một website hỗ trợ quản lý hiệu quả các hoạt động kinh doanh của siêu thị mini như quản lý sản phẩm, hàng tồn kho, bán hàng, khách hàng và hóa đơn. Hệ thống được phát triển với mục tiêu cung cấp một công cụ quản lý tiện ích, dễ sử dụng, hoạt động ổn định trên nền tảng web, cho phép người dùng truy cập và sử dụng trực tiếp thông qua trình duyệt mà không cần cài đặt phần mềm.</w:t>
      </w:r>
    </w:p>
    <w:p w14:paraId="2DA99DCE" w14:textId="77777777" w:rsidR="00B43C6A" w:rsidRDefault="00311827" w:rsidP="00311827">
      <w:pPr>
        <w:pStyle w:val="content"/>
      </w:pPr>
      <w:r w:rsidRPr="00311827">
        <w:t xml:space="preserve">Hướng tiếp cận của đề tài tập trung vào việc áp dụng các công nghệ web động với HTML, CSS, JavaScript, Bootstrap. Dữ liệu được thiết kế theo </w:t>
      </w:r>
      <w:r w:rsidR="00AE4D82">
        <w:t>cấu trúc</w:t>
      </w:r>
      <w:r w:rsidRPr="00311827">
        <w:t xml:space="preserve"> với 5 </w:t>
      </w:r>
      <w:r w:rsidR="00AE4D82">
        <w:t>nội dung</w:t>
      </w:r>
      <w:r w:rsidRPr="00311827">
        <w:t xml:space="preserve"> chính gồm: users, </w:t>
      </w:r>
      <w:r w:rsidR="00AE4D82" w:rsidRPr="00AE4D82">
        <w:t>products</w:t>
      </w:r>
      <w:r w:rsidRPr="00311827">
        <w:t xml:space="preserve">, </w:t>
      </w:r>
      <w:r w:rsidR="00AE4D82" w:rsidRPr="00B43C6A">
        <w:t>Categories</w:t>
      </w:r>
      <w:r w:rsidRPr="00B43C6A">
        <w:t xml:space="preserve">, </w:t>
      </w:r>
      <w:r w:rsidR="00B43C6A" w:rsidRPr="00B43C6A">
        <w:t>Invoices, Invoice Details</w:t>
      </w:r>
      <w:r w:rsidRPr="00311827">
        <w:t xml:space="preserve">, đảm bảo tính toàn vẹn và dễ mở rộng. </w:t>
      </w:r>
      <w:r w:rsidR="00B43C6A" w:rsidRPr="00B43C6A">
        <w:t>Hệ thống hỗ trợ các chức năng như đăng nhập và đăng xuất tài khoản, mua hàng và đặt hàng, quản lý thông tin sản phẩm, danh mục hàng hóa, đồng thời theo dõi số lượng tồn kho nhằm đảm bảo quá trình kinh doanh diễn ra hiệu quả và chính xác.</w:t>
      </w:r>
    </w:p>
    <w:p w14:paraId="559ABF42" w14:textId="37E90B8B" w:rsidR="00251B99" w:rsidRDefault="00311827" w:rsidP="00B43C6A">
      <w:pPr>
        <w:pStyle w:val="content"/>
        <w:sectPr w:rsidR="00251B99" w:rsidSect="00F43BFD">
          <w:headerReference w:type="default" r:id="rId10"/>
          <w:footerReference w:type="default" r:id="rId11"/>
          <w:pgSz w:w="11907" w:h="16840" w:code="9"/>
          <w:pgMar w:top="1134" w:right="1134" w:bottom="1134" w:left="1985" w:header="720" w:footer="720" w:gutter="0"/>
          <w:pgNumType w:fmt="lowerRoman" w:start="1"/>
          <w:cols w:space="720"/>
          <w:docGrid w:linePitch="360"/>
        </w:sectPr>
      </w:pPr>
      <w:r w:rsidRPr="00311827">
        <w:t xml:space="preserve">Kết quả đạt được của đề tài là một website  trực tuyến có giao diện thân thiện, dễ sử dụng, hoạt động ổn định, có thể triển khai dễ dàng trên các máy chủ web khác. </w:t>
      </w:r>
      <w:r w:rsidR="00B43C6A" w:rsidRPr="00B43C6A">
        <w:t>Ứng dụng đáp ứng tốt các yêu cầu cơ bản về bán hàng và quản lý hàng hóa trực tuyến, đồng thời có tiềm năng mở rộng để tích hợp thêm các chức năng nâng cao như đồng bộ dữ liệu, thanh toán trực tuyến, quét mã vạch và đăng nhập bằng tài khoản mạng xã hội trong tương lai.</w:t>
      </w:r>
      <w:r w:rsidR="00251B99">
        <w:t xml:space="preserve">        </w:t>
      </w:r>
    </w:p>
    <w:p w14:paraId="52C06671" w14:textId="055442DF" w:rsidR="003F648A" w:rsidRDefault="003F648A" w:rsidP="00A663F2">
      <w:pPr>
        <w:pStyle w:val="Demuc"/>
        <w:numPr>
          <w:ilvl w:val="0"/>
          <w:numId w:val="0"/>
        </w:numPr>
        <w:ind w:left="432"/>
      </w:pPr>
      <w:bookmarkStart w:id="6" w:name="_Toc215565857"/>
      <w:r>
        <w:lastRenderedPageBreak/>
        <w:t>MỞ ĐẦU</w:t>
      </w:r>
      <w:bookmarkEnd w:id="6"/>
    </w:p>
    <w:p w14:paraId="79B4711A" w14:textId="2CFA7ACE" w:rsidR="00765C6E" w:rsidRPr="00B153E9" w:rsidRDefault="00765C6E" w:rsidP="00B153E9">
      <w:pPr>
        <w:pStyle w:val="Heading2"/>
        <w:numPr>
          <w:ilvl w:val="0"/>
          <w:numId w:val="0"/>
        </w:numPr>
        <w:ind w:left="576"/>
      </w:pPr>
      <w:bookmarkStart w:id="7" w:name="_Toc215565858"/>
      <w:r w:rsidRPr="00B153E9">
        <w:t>Lý do chọn đề tài</w:t>
      </w:r>
      <w:bookmarkEnd w:id="7"/>
    </w:p>
    <w:p w14:paraId="4D6781F8" w14:textId="77777777" w:rsidR="004635EE" w:rsidRPr="00B43C6A" w:rsidRDefault="004635EE" w:rsidP="00B153E9">
      <w:pPr>
        <w:pStyle w:val="content"/>
      </w:pPr>
      <w:r w:rsidRPr="00B43C6A">
        <w:t>Trong những năm gần đây, cùng với sự phát triển của công nghệ thông tin, việc ứng dụng các hệ thống quản lý dựa trên website vào hoạt động kinh doanh ngày càng trở nên phổ biến. Đối với các siêu thị mini, nhu cầu quản lý hàng hóa, bán hàng, tồn kho và doanh thu một cách nhanh chóng và chính xác là rất cần thiết. Tuy nhiên, trên thực tế, nhiều siêu thị mini hiện nay vẫn quản lý bằng phương pháp thủ công hoặc các phần mềm đơn giản, dẫn đến khó kiểm soát số lượng hàng hóa, dễ xảy ra sai sót và tốn nhiều thời gian.</w:t>
      </w:r>
    </w:p>
    <w:p w14:paraId="6099191E" w14:textId="42A4EB3E" w:rsidR="00992FE2" w:rsidRPr="00B43C6A" w:rsidRDefault="00992FE2" w:rsidP="00B153E9">
      <w:pPr>
        <w:pStyle w:val="content"/>
      </w:pPr>
      <w:r w:rsidRPr="00B43C6A">
        <w:t>Từ thực tế đó, em lựa chọn đề tài “</w:t>
      </w:r>
      <w:r w:rsidR="00474F9C" w:rsidRPr="00B43C6A">
        <w:t>Xây dựng ứng dụng quản lí siêu thị mini</w:t>
      </w:r>
      <w:r w:rsidRPr="00B43C6A">
        <w:t>” nhằm:</w:t>
      </w:r>
    </w:p>
    <w:p w14:paraId="6C65851D" w14:textId="7A39C0CC" w:rsidR="00992FE2" w:rsidRPr="00B43C6A" w:rsidRDefault="00474F9C" w:rsidP="003333F2">
      <w:pPr>
        <w:pStyle w:val="content"/>
      </w:pPr>
      <w:r w:rsidRPr="00B43C6A">
        <w:t>Áp dụng kiến thức đã học vào thực tế, đồng thời góp phần nâng cao hiệu quả quản lý cho các siêu thị mini.</w:t>
      </w:r>
    </w:p>
    <w:p w14:paraId="0DB094FC" w14:textId="14A6426E" w:rsidR="00992FE2" w:rsidRPr="00B43C6A" w:rsidRDefault="00992FE2" w:rsidP="003333F2">
      <w:pPr>
        <w:pStyle w:val="content"/>
      </w:pPr>
      <w:r w:rsidRPr="00B43C6A">
        <w:t xml:space="preserve">Tìm hiểu và ứng dụng các công nghệ web front-end (HTML, CSS, JavaScript) trong việc xây dựng ứng dụng thực tế. </w:t>
      </w:r>
    </w:p>
    <w:p w14:paraId="7A890198" w14:textId="35F69018" w:rsidR="00992FE2" w:rsidRPr="00B43C6A" w:rsidRDefault="00992FE2" w:rsidP="003333F2">
      <w:pPr>
        <w:pStyle w:val="content"/>
      </w:pPr>
      <w:r w:rsidRPr="00B43C6A">
        <w:t>Nâng cao kỹ năng lập trình web</w:t>
      </w:r>
      <w:r w:rsidR="00474F9C" w:rsidRPr="00B43C6A">
        <w:t xml:space="preserve"> và</w:t>
      </w:r>
      <w:r w:rsidRPr="00B43C6A">
        <w:t xml:space="preserve"> khả năng triển khai một sản phẩm web hoàn chỉnh.</w:t>
      </w:r>
    </w:p>
    <w:p w14:paraId="36C186CD" w14:textId="76CCA40D" w:rsidR="00765C6E" w:rsidRPr="00B153E9" w:rsidRDefault="00765C6E" w:rsidP="00B153E9">
      <w:pPr>
        <w:pStyle w:val="Heading2"/>
        <w:numPr>
          <w:ilvl w:val="0"/>
          <w:numId w:val="0"/>
        </w:numPr>
        <w:ind w:left="576"/>
      </w:pPr>
      <w:bookmarkStart w:id="8" w:name="_Toc215565859"/>
      <w:r w:rsidRPr="00B153E9">
        <w:t>Mục đích nghiên cứu</w:t>
      </w:r>
      <w:bookmarkEnd w:id="8"/>
    </w:p>
    <w:p w14:paraId="50418DB0" w14:textId="03E74707" w:rsidR="00992FE2" w:rsidRPr="00474F9C" w:rsidRDefault="00992FE2" w:rsidP="00474F9C">
      <w:pPr>
        <w:pStyle w:val="content"/>
        <w:ind w:left="720" w:firstLine="0"/>
      </w:pPr>
      <w:r w:rsidRPr="00474F9C">
        <w:rPr>
          <w:i/>
        </w:rPr>
        <w:t>Về hệ thống</w:t>
      </w:r>
      <w:r w:rsidRPr="00474F9C">
        <w:t xml:space="preserve">: Một website </w:t>
      </w:r>
      <w:r w:rsidR="00474F9C" w:rsidRPr="00474F9C">
        <w:t>siêu thị mini</w:t>
      </w:r>
      <w:r w:rsidRPr="00474F9C">
        <w:t xml:space="preserve"> có các chức năng cơ bản: </w:t>
      </w:r>
      <w:r w:rsidR="00474F9C" w:rsidRPr="00474F9C">
        <w:t>Xem danh sách và thông tin sản phẩm</w:t>
      </w:r>
      <w:r w:rsidRPr="00474F9C">
        <w:t>,</w:t>
      </w:r>
      <w:r w:rsidR="00474F9C" w:rsidRPr="00474F9C">
        <w:t xml:space="preserve"> tìm kiếm sản phẩm theo danh mục, theo dõi thông tin khuyến mãi, thực hiện bán hàng và lập hóa đơn,</w:t>
      </w:r>
      <w:r w:rsidR="00474F9C" w:rsidRPr="00474F9C">
        <w:rPr>
          <w:rFonts w:eastAsia="Times New Roman" w:cs="Times New Roman"/>
        </w:rPr>
        <w:t xml:space="preserve"> </w:t>
      </w:r>
      <w:r w:rsidR="00474F9C" w:rsidRPr="00474F9C">
        <w:t>xem thống kê, báo cáo doanh thu và tình hình kinh doanh, tra cứu thông tin sản phẩm và giá bán</w:t>
      </w:r>
      <w:r w:rsidRPr="00474F9C">
        <w:t>. Giao diện được thiết kế với HTML, CSS, JavaScript và Bootstrap Framework.</w:t>
      </w:r>
    </w:p>
    <w:p w14:paraId="7DE583EF" w14:textId="77777777" w:rsidR="00992FE2" w:rsidRPr="00466B68" w:rsidRDefault="00992FE2" w:rsidP="00B153E9">
      <w:pPr>
        <w:pStyle w:val="content"/>
      </w:pPr>
      <w:r w:rsidRPr="00717776">
        <w:rPr>
          <w:i/>
        </w:rPr>
        <w:t xml:space="preserve">Về mã nguồn: </w:t>
      </w:r>
      <w:r w:rsidRPr="00717776">
        <w:t>Toàn bộ mã nguồn của dự án được quản lý trên Git, có cấu trúc rõ ràng</w:t>
      </w:r>
      <w:r w:rsidRPr="00717776">
        <w:rPr>
          <w:i/>
        </w:rPr>
        <w:t>.</w:t>
      </w:r>
      <w:r>
        <w:t xml:space="preserve"> Ngoài ra, mã nguồn được chú thích cẩn thận, giúp dễ dàng cho việc đọc hiểu, kiểm thử và nâng cấp sau này. </w:t>
      </w:r>
    </w:p>
    <w:p w14:paraId="69035059" w14:textId="77777777" w:rsidR="00992FE2" w:rsidRPr="00717776" w:rsidRDefault="00992FE2" w:rsidP="00B153E9">
      <w:pPr>
        <w:pStyle w:val="content"/>
      </w:pPr>
      <w:r w:rsidRPr="00717776">
        <w:rPr>
          <w:i/>
        </w:rPr>
        <w:t>Về báo cáo kỹ thuật:</w:t>
      </w:r>
      <w:r w:rsidRPr="00717776">
        <w:t xml:space="preserve"> Quyển báo cáo chi tiết về quá trình phân tích, thiết kế, triển khai hệ thống và các kết quả đạt được. </w:t>
      </w:r>
    </w:p>
    <w:p w14:paraId="3F2E4F28" w14:textId="77777777" w:rsidR="00992FE2" w:rsidRPr="00717776" w:rsidRDefault="00992FE2" w:rsidP="00B153E9">
      <w:pPr>
        <w:pStyle w:val="content"/>
      </w:pPr>
      <w:r w:rsidRPr="00717776">
        <w:t>Báo cáo kết quả kỹ thuật sẽ bao gồm các chương:</w:t>
      </w:r>
    </w:p>
    <w:p w14:paraId="6E9F8FCA" w14:textId="77777777" w:rsidR="00992FE2" w:rsidRPr="00717776" w:rsidRDefault="00992FE2" w:rsidP="00BC6AD8">
      <w:pPr>
        <w:numPr>
          <w:ilvl w:val="1"/>
          <w:numId w:val="2"/>
        </w:numPr>
        <w:spacing w:before="120" w:after="120" w:line="360" w:lineRule="auto"/>
        <w:jc w:val="both"/>
        <w:rPr>
          <w:sz w:val="26"/>
          <w:szCs w:val="26"/>
        </w:rPr>
      </w:pPr>
      <w:r w:rsidRPr="00717776">
        <w:rPr>
          <w:sz w:val="26"/>
          <w:szCs w:val="26"/>
        </w:rPr>
        <w:lastRenderedPageBreak/>
        <w:t>Chương 1: Tổng quan nghiên cứu</w:t>
      </w:r>
    </w:p>
    <w:p w14:paraId="7A5C258D" w14:textId="77777777" w:rsidR="00992FE2" w:rsidRPr="00717776" w:rsidRDefault="00992FE2" w:rsidP="00BC6AD8">
      <w:pPr>
        <w:numPr>
          <w:ilvl w:val="1"/>
          <w:numId w:val="2"/>
        </w:numPr>
        <w:spacing w:before="120" w:after="120" w:line="360" w:lineRule="auto"/>
        <w:jc w:val="both"/>
        <w:rPr>
          <w:sz w:val="26"/>
          <w:szCs w:val="26"/>
        </w:rPr>
      </w:pPr>
      <w:r w:rsidRPr="00717776">
        <w:rPr>
          <w:sz w:val="26"/>
          <w:szCs w:val="26"/>
        </w:rPr>
        <w:t>Chương 2: Nghiên cứu lý thuyết</w:t>
      </w:r>
    </w:p>
    <w:p w14:paraId="3C198517" w14:textId="77777777" w:rsidR="00992FE2" w:rsidRPr="00717776" w:rsidRDefault="00992FE2" w:rsidP="00BC6AD8">
      <w:pPr>
        <w:numPr>
          <w:ilvl w:val="1"/>
          <w:numId w:val="2"/>
        </w:numPr>
        <w:spacing w:before="120" w:after="120" w:line="360" w:lineRule="auto"/>
        <w:jc w:val="both"/>
        <w:rPr>
          <w:sz w:val="26"/>
          <w:szCs w:val="26"/>
        </w:rPr>
      </w:pPr>
      <w:r w:rsidRPr="00717776">
        <w:rPr>
          <w:sz w:val="26"/>
          <w:szCs w:val="26"/>
        </w:rPr>
        <w:t>Chương 3: Hiện thực hóa nghiên cứu</w:t>
      </w:r>
    </w:p>
    <w:p w14:paraId="3A13885D" w14:textId="77777777" w:rsidR="00992FE2" w:rsidRPr="00717776" w:rsidRDefault="00992FE2" w:rsidP="00BC6AD8">
      <w:pPr>
        <w:numPr>
          <w:ilvl w:val="1"/>
          <w:numId w:val="2"/>
        </w:numPr>
        <w:spacing w:before="120" w:after="120" w:line="360" w:lineRule="auto"/>
        <w:jc w:val="both"/>
        <w:rPr>
          <w:sz w:val="26"/>
          <w:szCs w:val="26"/>
        </w:rPr>
      </w:pPr>
      <w:r w:rsidRPr="00717776">
        <w:rPr>
          <w:sz w:val="26"/>
          <w:szCs w:val="26"/>
        </w:rPr>
        <w:t>Chương 4: Kết quả nghiên cứu</w:t>
      </w:r>
    </w:p>
    <w:p w14:paraId="44CB8F34" w14:textId="0F373E8E" w:rsidR="00992FE2" w:rsidRPr="00992FE2" w:rsidRDefault="00992FE2" w:rsidP="00BC6AD8">
      <w:pPr>
        <w:numPr>
          <w:ilvl w:val="1"/>
          <w:numId w:val="2"/>
        </w:numPr>
        <w:spacing w:before="120" w:after="120" w:line="360" w:lineRule="auto"/>
        <w:jc w:val="both"/>
        <w:rPr>
          <w:sz w:val="26"/>
          <w:szCs w:val="26"/>
        </w:rPr>
      </w:pPr>
      <w:r w:rsidRPr="00717776">
        <w:rPr>
          <w:sz w:val="26"/>
          <w:szCs w:val="26"/>
        </w:rPr>
        <w:t>Chương 5: Kết luận và hướng phát triển</w:t>
      </w:r>
    </w:p>
    <w:p w14:paraId="548CCF4C" w14:textId="77777777" w:rsidR="00765C6E" w:rsidRDefault="00765C6E" w:rsidP="00B153E9">
      <w:pPr>
        <w:pStyle w:val="Heading2"/>
        <w:numPr>
          <w:ilvl w:val="0"/>
          <w:numId w:val="0"/>
        </w:numPr>
        <w:ind w:left="576"/>
      </w:pPr>
      <w:bookmarkStart w:id="9" w:name="_Toc215565860"/>
      <w:r w:rsidRPr="00B153E9">
        <w:t>Đối tượng nghiên cứu</w:t>
      </w:r>
      <w:bookmarkEnd w:id="9"/>
      <w:r w:rsidRPr="00B153E9">
        <w:t xml:space="preserve"> </w:t>
      </w:r>
    </w:p>
    <w:p w14:paraId="37502893" w14:textId="215E3E25" w:rsidR="00B153E9" w:rsidRDefault="00F15B31" w:rsidP="009560A5">
      <w:pPr>
        <w:pStyle w:val="content"/>
      </w:pPr>
      <w:r w:rsidRPr="00F15B31">
        <w:t>Đối tượng nghiên cứu của đề tài là ứng dụng quản lý siêu thị mini dựa trên website, có khả năng quản lý người dùng, sản phẩm, danh mục hàng hóa, nhập – xuất kho, bán hàng và thống kê doanh thu.</w:t>
      </w:r>
      <w:r w:rsidR="00B153E9">
        <w:t xml:space="preserve">. Cụ thể: </w:t>
      </w:r>
    </w:p>
    <w:p w14:paraId="29E32018" w14:textId="4E9EA07B" w:rsidR="00B153E9" w:rsidRPr="003333F2" w:rsidRDefault="00B153E9" w:rsidP="003333F2">
      <w:pPr>
        <w:pStyle w:val="content"/>
      </w:pPr>
      <w:r w:rsidRPr="003333F2">
        <w:rPr>
          <w:b/>
          <w:bCs/>
        </w:rPr>
        <w:t>Người dùng (Users):</w:t>
      </w:r>
      <w:r w:rsidRPr="003333F2">
        <w:t xml:space="preserve"> là đối tượng có thể đăng nhập, đăng xuất và </w:t>
      </w:r>
      <w:r w:rsidR="00F15B31">
        <w:t>mua hàng trực tuyến trên web.</w:t>
      </w:r>
      <w:r w:rsidRPr="003333F2">
        <w:t xml:space="preserve"> Mỗi người dùng có các thông tin cơ bản như tên đăng nhập, mật khẩu.</w:t>
      </w:r>
    </w:p>
    <w:p w14:paraId="6CED3EA4" w14:textId="7773D378" w:rsidR="00B153E9" w:rsidRPr="003333F2" w:rsidRDefault="00F15B31" w:rsidP="003333F2">
      <w:pPr>
        <w:pStyle w:val="content"/>
      </w:pPr>
      <w:r w:rsidRPr="00F15B31">
        <w:rPr>
          <w:b/>
          <w:bCs/>
        </w:rPr>
        <w:t>Sản phẩm (Products)</w:t>
      </w:r>
      <w:r w:rsidR="00B153E9" w:rsidRPr="003333F2">
        <w:rPr>
          <w:b/>
          <w:bCs/>
        </w:rPr>
        <w:t>:</w:t>
      </w:r>
      <w:r w:rsidR="00B153E9" w:rsidRPr="003333F2">
        <w:t xml:space="preserve"> là đối tượng chính của ứng dụng. </w:t>
      </w:r>
      <w:r w:rsidRPr="00F15B31">
        <w:t>Mỗi sản phẩm có các thông tin như tên sản phẩm,</w:t>
      </w:r>
      <w:r>
        <w:t>chi tiết sản phẩm,</w:t>
      </w:r>
      <w:r w:rsidRPr="00F15B31">
        <w:t xml:space="preserve"> giá bán, số lượng tồn kho, đơn vị tính.</w:t>
      </w:r>
      <w:r w:rsidR="00B153E9" w:rsidRPr="003333F2">
        <w:t xml:space="preserve"> </w:t>
      </w:r>
    </w:p>
    <w:p w14:paraId="608DF84D" w14:textId="2D77D80A" w:rsidR="00B153E9" w:rsidRPr="003333F2" w:rsidRDefault="00A05696" w:rsidP="003333F2">
      <w:pPr>
        <w:pStyle w:val="content"/>
      </w:pPr>
      <w:r w:rsidRPr="00A05696">
        <w:rPr>
          <w:b/>
          <w:bCs/>
        </w:rPr>
        <w:t>Danh mục sản phẩm (Categories)</w:t>
      </w:r>
      <w:r w:rsidR="00B153E9" w:rsidRPr="003333F2">
        <w:rPr>
          <w:b/>
          <w:bCs/>
        </w:rPr>
        <w:t>:</w:t>
      </w:r>
      <w:r w:rsidR="00B153E9" w:rsidRPr="003333F2">
        <w:t xml:space="preserve"> </w:t>
      </w:r>
      <w:r w:rsidRPr="00A05696">
        <w:t xml:space="preserve">cho phép phân loại các sản phẩm theo từng nhóm hàng khác nhau, hỗ trợ việc tìm kiếm và quản lý hiệu quả. </w:t>
      </w:r>
    </w:p>
    <w:p w14:paraId="57C3E4CE" w14:textId="2EF6F6E8" w:rsidR="00B153E9" w:rsidRDefault="00A05696" w:rsidP="003333F2">
      <w:pPr>
        <w:pStyle w:val="content"/>
      </w:pPr>
      <w:r w:rsidRPr="00A05696">
        <w:rPr>
          <w:b/>
          <w:bCs/>
        </w:rPr>
        <w:t>Hóa đơn (Invoices):</w:t>
      </w:r>
      <w:r w:rsidRPr="00A05696">
        <w:rPr>
          <w:sz w:val="28"/>
          <w:szCs w:val="22"/>
        </w:rPr>
        <w:t xml:space="preserve"> </w:t>
      </w:r>
      <w:r w:rsidRPr="00A05696">
        <w:t>Mỗi hóa đơn bao gồm ngày lập, tổng tiền và người thực hiện giao dịch. Một hóa đơn có thể chứa nhiều sản phẩm, được quản lý thông qua bảng chi tiết hóa đơn.</w:t>
      </w:r>
    </w:p>
    <w:p w14:paraId="6842BA66" w14:textId="581BF507" w:rsidR="00A05696" w:rsidRPr="00A05696" w:rsidRDefault="00A05696" w:rsidP="003333F2">
      <w:pPr>
        <w:pStyle w:val="content"/>
      </w:pPr>
      <w:r w:rsidRPr="00A05696">
        <w:rPr>
          <w:b/>
          <w:bCs/>
        </w:rPr>
        <w:t xml:space="preserve">Chi tiết hóa đơn (Invoice Details): </w:t>
      </w:r>
      <w:r w:rsidRPr="00A05696">
        <w:t>Bảng này đóng vai trò trung gian, thể hiện mối quan hệ giữa sản phẩm và hóa đơn</w:t>
      </w:r>
      <w:r w:rsidRPr="00A05696">
        <w:rPr>
          <w:b/>
          <w:bCs/>
        </w:rPr>
        <w:t>.</w:t>
      </w:r>
    </w:p>
    <w:p w14:paraId="5B2EF32D" w14:textId="0A2F52EC" w:rsidR="00765C6E" w:rsidRPr="00B153E9" w:rsidRDefault="00765C6E" w:rsidP="00B153E9">
      <w:pPr>
        <w:pStyle w:val="Heading2"/>
        <w:numPr>
          <w:ilvl w:val="0"/>
          <w:numId w:val="0"/>
        </w:numPr>
        <w:ind w:left="576"/>
      </w:pPr>
      <w:bookmarkStart w:id="10" w:name="_Toc215565861"/>
      <w:r w:rsidRPr="00B153E9">
        <w:t>Phương pháp nghiên cứu</w:t>
      </w:r>
      <w:bookmarkEnd w:id="10"/>
    </w:p>
    <w:p w14:paraId="66CEF7DB" w14:textId="7A6ACAF5" w:rsidR="00992FE2" w:rsidRPr="00C91DBB" w:rsidRDefault="00992FE2" w:rsidP="00B153E9">
      <w:pPr>
        <w:pStyle w:val="content"/>
        <w:rPr>
          <w:b/>
        </w:rPr>
      </w:pPr>
      <w:r w:rsidRPr="00C91DBB">
        <w:rPr>
          <w:i/>
        </w:rPr>
        <w:t xml:space="preserve">Phương pháp nghiên cứu lý thuyết: </w:t>
      </w:r>
      <w:r>
        <w:t xml:space="preserve">Đề tài tập trung vào việc tìm hiểu và tổng hợp các kiến thức liên quan đến công nghệ web front-end HTML, CSS, JavaScript, Bootstrap. </w:t>
      </w:r>
      <w:r w:rsidR="00903B6D" w:rsidRPr="00903B6D">
        <w:t>Bên cạnh đó, tiến hành phân tích mô hình hoạt động của một số hệ thống quản lý bán hàng và siêu thị mini phổ biến nhằm nhận diện các ưu điểm và hạn chế, từ đó làm cơ sở định hướng cho việc xây dựng ứng dụng quản lý siêu thị mini phù hợp</w:t>
      </w:r>
      <w:r>
        <w:t>. Việc nghiên cứu được chú trọng nhằm tạo ra một website giúp người dùng có trải nghiệm tốt, thân thiện và dễ sử dụng.</w:t>
      </w:r>
    </w:p>
    <w:p w14:paraId="727277E5" w14:textId="5DACAE7A" w:rsidR="00903B6D" w:rsidRPr="00992FE2" w:rsidRDefault="00992FE2" w:rsidP="00B153E9">
      <w:pPr>
        <w:pStyle w:val="content"/>
        <w:rPr>
          <w:i/>
        </w:rPr>
      </w:pPr>
      <w:r w:rsidRPr="00C91DBB">
        <w:rPr>
          <w:i/>
        </w:rPr>
        <w:lastRenderedPageBreak/>
        <w:t xml:space="preserve">Phương pháp nghiên cứu thực nghiệm: </w:t>
      </w:r>
      <w:r w:rsidR="00903B6D" w:rsidRPr="00903B6D">
        <w:t>Đề tài tiến hành xây dựng một hệ thống quản lý siêu thị mini dựa trên nền tảng website</w:t>
      </w:r>
      <w:r>
        <w:t xml:space="preserve">, </w:t>
      </w:r>
      <w:r w:rsidR="00903B6D" w:rsidRPr="00903B6D">
        <w:t>Trên cơ sở đó, thực hiện lập trình các chức năng chính của hệ thống như đăng nhập, đăng xuất, quản lý thông tin sản phẩm, mua hàng, đặt hàng và theo dõi tồn kho. Cuối cùng, đề tài tiến hành kiểm thử, tổng hợp và phân tích kết quả thực nghiệm, ghi nhận các lỗi phát sinh và rút ra kinh nghiệm để tiếp tục hoàn thiện hệ thống trong các phiên bản phát triển tiếp theo.</w:t>
      </w:r>
    </w:p>
    <w:p w14:paraId="73078769" w14:textId="00AD5968" w:rsidR="00765C6E" w:rsidRPr="00B153E9" w:rsidRDefault="00765C6E" w:rsidP="00B153E9">
      <w:pPr>
        <w:pStyle w:val="Heading2"/>
        <w:numPr>
          <w:ilvl w:val="0"/>
          <w:numId w:val="0"/>
        </w:numPr>
        <w:ind w:left="576"/>
      </w:pPr>
      <w:bookmarkStart w:id="11" w:name="_Toc215565862"/>
      <w:r w:rsidRPr="00B153E9">
        <w:t>Phạm vi nghiên cứu</w:t>
      </w:r>
      <w:bookmarkEnd w:id="11"/>
    </w:p>
    <w:p w14:paraId="7A340AD2" w14:textId="15684490" w:rsidR="00903B6D" w:rsidRDefault="00903B6D" w:rsidP="009560A5">
      <w:pPr>
        <w:pStyle w:val="content"/>
      </w:pPr>
      <w:r w:rsidRPr="00903B6D">
        <w:t>Đề tài tập trung nghiên cứu và xây dựng một hệ thống quản lý siêu thị mini trên nền tảng website, cho phép quản lý người dùng, sản phẩm, danh mục hàng hóa và hoạt động bán hàng. Hệ thống được phát triển nhằm tra cứu và cập nhật thông tin liên quan đến sản phẩm, hàng hóa và hoạt động bán hàng một cách nhanh chóng, chính xác, đồng thời đảm bảo an toàn dữ liệu và nâng cao hiệu quả quản lý, vận hành của siêu thị mini.</w:t>
      </w:r>
    </w:p>
    <w:p w14:paraId="673C8568" w14:textId="37798531" w:rsidR="009560A5" w:rsidRDefault="009560A5" w:rsidP="009560A5">
      <w:pPr>
        <w:pStyle w:val="content"/>
      </w:pPr>
      <w:r>
        <w:t xml:space="preserve">Phạm vi bao gồm việc thiết kế và xây dựng website bằng các công nghệ Web Front-End như HTML, CSS, JavaScript. Ứng dụng được phát triển và chạy thử nghiệm </w:t>
      </w:r>
      <w:r w:rsidR="00E550B4">
        <w:t>trên web</w:t>
      </w:r>
      <w:r>
        <w:t xml:space="preserve">, có các chức năng chính bao gồm: </w:t>
      </w:r>
      <w:r w:rsidR="00E550B4">
        <w:t>danh mục và chi tiết sản phẩm, mua hàng và đặt hàng thành công, tìm kiếm, tài khoản, giỏ hàng.</w:t>
      </w:r>
    </w:p>
    <w:p w14:paraId="6533E836" w14:textId="2E2BF401" w:rsidR="003F648A" w:rsidRDefault="003F648A" w:rsidP="009560A5">
      <w:pPr>
        <w:pStyle w:val="content"/>
      </w:pPr>
      <w:r>
        <w:br w:type="page"/>
      </w:r>
    </w:p>
    <w:p w14:paraId="3A26E8E0" w14:textId="11B339F0" w:rsidR="003F648A" w:rsidRDefault="003F648A" w:rsidP="00765C6E">
      <w:pPr>
        <w:pStyle w:val="Heading1"/>
      </w:pPr>
      <w:bookmarkStart w:id="12" w:name="_Toc215565863"/>
      <w:r>
        <w:lastRenderedPageBreak/>
        <w:t>TỔNG QUAN</w:t>
      </w:r>
      <w:r w:rsidR="00031CB3">
        <w:t xml:space="preserve"> NGHIÊN CỨU</w:t>
      </w:r>
      <w:bookmarkEnd w:id="12"/>
    </w:p>
    <w:p w14:paraId="7E44C340" w14:textId="17897C72" w:rsidR="00437676" w:rsidRDefault="000B328C" w:rsidP="000B328C">
      <w:pPr>
        <w:pStyle w:val="Heading2"/>
      </w:pPr>
      <w:bookmarkStart w:id="13" w:name="_Toc215565864"/>
      <w:r>
        <w:t>Tổng quan về vấn đề nghiên cứu</w:t>
      </w:r>
      <w:bookmarkEnd w:id="13"/>
      <w:r>
        <w:t xml:space="preserve"> </w:t>
      </w:r>
    </w:p>
    <w:p w14:paraId="36D97CCE" w14:textId="77777777" w:rsidR="00E550B4" w:rsidRDefault="00E550B4" w:rsidP="00187CC1">
      <w:pPr>
        <w:pStyle w:val="content"/>
      </w:pPr>
      <w:r w:rsidRPr="00E550B4">
        <w:t>Trong bối cảnh công nghệ ngày càng phát triển, việc ứng dụng các giải pháp số vào hoạt động quản lý kinh doanh, đặc biệt trong ngành bán lẻ, đã trở thành yêu cầu thiết yếu. Đối với các siêu thị mini và cửa hàng tiện lợi, việc sử dụng một hệ thống hỗ trợ quản lý bán hàng, kiểm soát hàng hóa một cách chính xác, an toàn và thuận tiện đóng vai trò quan trọng trong quá trình vận hành.</w:t>
      </w:r>
      <w:r w:rsidRPr="00E550B4">
        <w:rPr>
          <w:sz w:val="28"/>
          <w:szCs w:val="22"/>
        </w:rPr>
        <w:t xml:space="preserve"> </w:t>
      </w:r>
      <w:r w:rsidRPr="00E550B4">
        <w:t>Hiện nay, nhiều website bán lẻ và quản lý siêu thị đã được triển khai, tiêu biểu như website của Bách Hóa Xanh, hỗ trợ các chức năng quản lý sản phẩm, bán hàng trực tuyến và cung cấp thông tin hàng hóa cho khách hàng.</w:t>
      </w:r>
    </w:p>
    <w:p w14:paraId="12482091" w14:textId="1F0E6A98" w:rsidR="00187CC1" w:rsidRDefault="00D14F56" w:rsidP="00187CC1">
      <w:pPr>
        <w:pStyle w:val="content"/>
      </w:pPr>
      <w:r>
        <w:t>Để phục vụ nhu cầu học tập và nâng cao kĩ năng lập trình web, đề tài “</w:t>
      </w:r>
      <w:r w:rsidR="00E550B4">
        <w:t>Xây dựng ứng dụng quản lí siêu thị mini</w:t>
      </w:r>
      <w:r>
        <w:t xml:space="preserve">” được thực hiện nhằm xây dựng một hệ thống </w:t>
      </w:r>
      <w:r w:rsidR="00E550B4">
        <w:t xml:space="preserve">bán hàng </w:t>
      </w:r>
      <w:r>
        <w:t>hoạt động ổn định, giao diện thân thiện, có các chức năng cơ bản giúp người dùng có một trải nghiệm tốt.</w:t>
      </w:r>
    </w:p>
    <w:p w14:paraId="356841B2" w14:textId="1E1EDACE" w:rsidR="00187CC1" w:rsidRDefault="00187CC1" w:rsidP="00187CC1">
      <w:pPr>
        <w:pStyle w:val="Heading2"/>
      </w:pPr>
      <w:bookmarkStart w:id="14" w:name="_Toc215565865"/>
      <w:r>
        <w:t xml:space="preserve">Một số hệ thống </w:t>
      </w:r>
      <w:r w:rsidR="00E550B4">
        <w:t>website</w:t>
      </w:r>
      <w:r>
        <w:t xml:space="preserve"> phổ biến</w:t>
      </w:r>
      <w:bookmarkEnd w:id="14"/>
      <w:r>
        <w:t xml:space="preserve"> </w:t>
      </w:r>
    </w:p>
    <w:p w14:paraId="7D561742" w14:textId="6337C8D2" w:rsidR="00187CC1" w:rsidRDefault="00FD0F9F" w:rsidP="00187CC1">
      <w:pPr>
        <w:pStyle w:val="Heading3"/>
      </w:pPr>
      <w:bookmarkStart w:id="15" w:name="_Toc215565866"/>
      <w:r>
        <w:t xml:space="preserve">Tổng quan về </w:t>
      </w:r>
      <w:bookmarkEnd w:id="15"/>
      <w:r w:rsidR="00E550B4">
        <w:t>Bách Hóa Xanh</w:t>
      </w:r>
    </w:p>
    <w:p w14:paraId="7F0312E0" w14:textId="77777777" w:rsidR="00B5751C" w:rsidRDefault="00B5751C" w:rsidP="00187CC1">
      <w:pPr>
        <w:pStyle w:val="content"/>
      </w:pPr>
      <w:r w:rsidRPr="00B5751C">
        <w:t>Bách Hóa Xanh là hệ thống bán lẻ thực phẩm và hàng tiêu dùng quy mô lớn tại Việt Nam, hoạt động theo mô hình chuỗi siêu thị hiện đại. Bên cạnh các cửa hàng truyền thống, Bách Hóa Xanh còn phát triển website hỗ trợ cung cấp thông tin sản phẩm và đặt hàng trực tuyến, góp phần nâng cao hiệu quả kinh doanh và trải nghiệm khách hàng.</w:t>
      </w:r>
    </w:p>
    <w:p w14:paraId="0DD0FE2C" w14:textId="27FAB2DD" w:rsidR="004B2625" w:rsidRDefault="004B2625" w:rsidP="00187CC1">
      <w:pPr>
        <w:pStyle w:val="content"/>
      </w:pPr>
      <w:r>
        <w:t xml:space="preserve">Đặc điểm: </w:t>
      </w:r>
      <w:r w:rsidR="00B5751C" w:rsidRPr="00B5751C">
        <w:t>Website Bách Hóa Xanh cung cấp danh mục sản phẩm đa dạng, chủ yếu là thực phẩm và các mặt hàng tiêu dùng thiết yếu. Thông tin sản phẩm được hiển thị đầy đủ với giá bán, hình ảnh và mô tả chi tiết, giúp người dùng dễ dàng lựa chọn. Bên cạnh đó, website hỗ trợ đặt hàng trực tuyến và giao hàng tận nơi, với giao diện trực quan, thuận tiện cho việc sử dụng trên nhiều thiết bị khác nhau.</w:t>
      </w:r>
      <w:r w:rsidR="00F423B8">
        <w:t>.</w:t>
      </w:r>
      <w:r w:rsidR="00F423B8">
        <w:fldChar w:fldCharType="begin"/>
      </w:r>
      <w:r w:rsidR="00F423B8">
        <w:instrText xml:space="preserve"> ADDIN ZOTERO_ITEM CSL_CITATION {"citationID":"ZdsxW5kR","properties":{"formattedCitation":"[1]","plainCitation":"[1]","noteIndex":0},"citationItems":[{"id":13,"uris":["http://zotero.org/users/local/mwNX3GsP/items/2GP56Z6Y"],"itemData":{"id":13,"type":"document","language":"Tiếng Việt","title":"Google Keep","URL":"https://fptshop.com.vn/tin-tuc/danh-gia/so-sanh-cac-ung-dung-ghi-chu-google-keep-evernote-va-onenote-149903","author":[{"family":"Fpt shop","given":""}],"issued":{"date-parts":[["2025"]]}}}],"schema":"https://github.com/citation-style-language/schema/raw/master/csl-citation.json"} </w:instrText>
      </w:r>
      <w:r w:rsidR="00F423B8">
        <w:fldChar w:fldCharType="separate"/>
      </w:r>
      <w:r w:rsidR="00F423B8" w:rsidRPr="00F423B8">
        <w:rPr>
          <w:rFonts w:cs="Times New Roman"/>
        </w:rPr>
        <w:t>[1]</w:t>
      </w:r>
      <w:r w:rsidR="00F423B8">
        <w:fldChar w:fldCharType="end"/>
      </w:r>
    </w:p>
    <w:p w14:paraId="080E9EDC" w14:textId="1E35E0C4" w:rsidR="002A58BE" w:rsidRDefault="00B5751C" w:rsidP="002A58BE">
      <w:pPr>
        <w:pStyle w:val="content"/>
        <w:keepNext/>
        <w:jc w:val="center"/>
      </w:pPr>
      <w:r w:rsidRPr="00B5751C">
        <w:rPr>
          <w:noProof/>
        </w:rPr>
        <w:lastRenderedPageBreak/>
        <w:drawing>
          <wp:inline distT="0" distB="0" distL="0" distR="0" wp14:anchorId="13FC7E72" wp14:editId="4947D046">
            <wp:extent cx="5580380" cy="5622925"/>
            <wp:effectExtent l="0" t="0" r="1270" b="0"/>
            <wp:docPr id="4149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8529" name=""/>
                    <pic:cNvPicPr/>
                  </pic:nvPicPr>
                  <pic:blipFill>
                    <a:blip r:embed="rId12"/>
                    <a:stretch>
                      <a:fillRect/>
                    </a:stretch>
                  </pic:blipFill>
                  <pic:spPr>
                    <a:xfrm>
                      <a:off x="0" y="0"/>
                      <a:ext cx="5580380" cy="5622925"/>
                    </a:xfrm>
                    <a:prstGeom prst="rect">
                      <a:avLst/>
                    </a:prstGeom>
                  </pic:spPr>
                </pic:pic>
              </a:graphicData>
            </a:graphic>
          </wp:inline>
        </w:drawing>
      </w:r>
    </w:p>
    <w:p w14:paraId="61AB388D" w14:textId="64867371" w:rsidR="002A58BE" w:rsidRDefault="002A58BE" w:rsidP="002A58BE">
      <w:pPr>
        <w:pStyle w:val="Caption"/>
      </w:pPr>
      <w:bookmarkStart w:id="16" w:name="_Toc215426732"/>
      <w:r>
        <w:t xml:space="preserve">Hình </w:t>
      </w:r>
      <w:fldSimple w:instr=" STYLEREF 1 \s ">
        <w:r w:rsidR="008341E8">
          <w:rPr>
            <w:noProof/>
          </w:rPr>
          <w:t>1</w:t>
        </w:r>
      </w:fldSimple>
      <w:r w:rsidR="008341E8">
        <w:t>.</w:t>
      </w:r>
      <w:fldSimple w:instr=" SEQ Hình \* ARABIC \s 1 ">
        <w:r w:rsidR="008341E8">
          <w:rPr>
            <w:noProof/>
          </w:rPr>
          <w:t>1</w:t>
        </w:r>
      </w:fldSimple>
      <w:r>
        <w:t xml:space="preserve"> </w:t>
      </w:r>
      <w:bookmarkEnd w:id="16"/>
      <w:r w:rsidR="00B5751C">
        <w:t>Giao diện website Bách Hóa Xanh</w:t>
      </w:r>
    </w:p>
    <w:p w14:paraId="39FB4F98" w14:textId="067CC8A3" w:rsidR="00187CC1" w:rsidRDefault="00B5751C" w:rsidP="00187CC1">
      <w:pPr>
        <w:pStyle w:val="Heading3"/>
      </w:pPr>
      <w:r>
        <w:t xml:space="preserve">Tổng quan về </w:t>
      </w:r>
      <w:r w:rsidRPr="00B5751C">
        <w:t>Circle K</w:t>
      </w:r>
    </w:p>
    <w:p w14:paraId="1D8D4319" w14:textId="2084A41A" w:rsidR="00187CC1" w:rsidRDefault="00B5751C" w:rsidP="004B2625">
      <w:pPr>
        <w:pStyle w:val="content"/>
      </w:pPr>
      <w:r w:rsidRPr="00B5751C">
        <w:t>Circle K là chuỗi cửa hàng tiện lợi quốc tế, hoạt động rộng rãi tại Việt Nam với mô hình bán lẻ hiện đại, phục vụ nhu cầu mua sắm nhanh các mặt hàng tiêu dùng thiết yếu, thực phẩm chế biến sẵn và đồ uống. Bên cạnh hệ thống cửa hàng vật lý, Circle K cũng ứng dụng công nghệ thông tin trong quản lý và truyền thông, giúp nâng cao hiệu quả vận hành và trải nghiệm khách hàng, phù hợp với xu hướng bán lẻ hiện đại.</w:t>
      </w:r>
      <w:r w:rsidR="004B2625">
        <w:t xml:space="preserve">. </w:t>
      </w:r>
    </w:p>
    <w:p w14:paraId="344D2D1B" w14:textId="0945D7E9" w:rsidR="004B2625" w:rsidRDefault="004B2625" w:rsidP="004B2625">
      <w:pPr>
        <w:pStyle w:val="content"/>
      </w:pPr>
      <w:r>
        <w:t xml:space="preserve">Đặc điểm: </w:t>
      </w:r>
      <w:r w:rsidR="00CE79D7" w:rsidRPr="00CE79D7">
        <w:t xml:space="preserve">Circle K hoạt động theo mô hình cửa hàng tiện lợi, đáp ứng nhu cầu mua sắm nhanh với các mặt hàng tiêu dùng thiết yếu, đồ uống và thực phẩm chế biến sẵn. Hệ thống được quản lý tập trung, có sự ứng dụng công nghệ trong vận hành và </w:t>
      </w:r>
      <w:r w:rsidR="00CE79D7" w:rsidRPr="00CE79D7">
        <w:lastRenderedPageBreak/>
        <w:t>kiểm soát hoạt động kinh doanh. Website của Circle K có giao diện đơn giản, chủ yếu cung cấp thông tin về sản phẩm, thương hiệu và các chương trình khuyến mãi dành cho khách hàng.</w:t>
      </w:r>
      <w:r w:rsidR="00F423B8">
        <w:t>.</w:t>
      </w:r>
      <w:r w:rsidR="00F423B8">
        <w:fldChar w:fldCharType="begin"/>
      </w:r>
      <w:r w:rsidR="00F423B8">
        <w:instrText xml:space="preserve"> ADDIN ZOTERO_ITEM CSL_CITATION {"citationID":"BbhDSNeX","properties":{"formattedCitation":"[2]","plainCitation":"[2]","noteIndex":0},"citationItems":[{"id":14,"uris":["http://zotero.org/users/local/mwNX3GsP/items/R6WSUEPU"],"itemData":{"id":14,"type":"document","language":"Tiếng Việt","title":"Evernote","URL":"https://fptshop.com.vn/tin-tuc/danh-gia/so-sanh-cac-ung-dung-ghi-chu-google-keep-evernote-va-onenote-149903","author":[{"family":"Fpt shop","given":""}],"issued":{"date-parts":[["2025"]]}}}],"schema":"https://github.com/citation-style-language/schema/raw/master/csl-citation.json"} </w:instrText>
      </w:r>
      <w:r w:rsidR="00F423B8">
        <w:fldChar w:fldCharType="separate"/>
      </w:r>
      <w:r w:rsidR="00F423B8" w:rsidRPr="00F423B8">
        <w:rPr>
          <w:rFonts w:cs="Times New Roman"/>
        </w:rPr>
        <w:t>[2]</w:t>
      </w:r>
      <w:r w:rsidR="00F423B8">
        <w:fldChar w:fldCharType="end"/>
      </w:r>
    </w:p>
    <w:p w14:paraId="077233A1" w14:textId="267AAF99" w:rsidR="002A58BE" w:rsidRDefault="00CE79D7" w:rsidP="002A58BE">
      <w:pPr>
        <w:pStyle w:val="content"/>
        <w:keepNext/>
        <w:jc w:val="center"/>
      </w:pPr>
      <w:r w:rsidRPr="00CE79D7">
        <w:rPr>
          <w:noProof/>
        </w:rPr>
        <w:drawing>
          <wp:inline distT="0" distB="0" distL="0" distR="0" wp14:anchorId="4BAF55ED" wp14:editId="1E8A4C9B">
            <wp:extent cx="5580380" cy="3141980"/>
            <wp:effectExtent l="0" t="0" r="1270" b="1270"/>
            <wp:docPr id="1367903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03175" name=""/>
                    <pic:cNvPicPr/>
                  </pic:nvPicPr>
                  <pic:blipFill>
                    <a:blip r:embed="rId13"/>
                    <a:stretch>
                      <a:fillRect/>
                    </a:stretch>
                  </pic:blipFill>
                  <pic:spPr>
                    <a:xfrm>
                      <a:off x="0" y="0"/>
                      <a:ext cx="5580380" cy="3141980"/>
                    </a:xfrm>
                    <a:prstGeom prst="rect">
                      <a:avLst/>
                    </a:prstGeom>
                  </pic:spPr>
                </pic:pic>
              </a:graphicData>
            </a:graphic>
          </wp:inline>
        </w:drawing>
      </w:r>
    </w:p>
    <w:p w14:paraId="1023ABD3" w14:textId="5383061D" w:rsidR="002A58BE" w:rsidRDefault="002A58BE" w:rsidP="00CE79D7">
      <w:pPr>
        <w:pStyle w:val="Caption"/>
      </w:pPr>
      <w:bookmarkStart w:id="17" w:name="_Toc215426733"/>
      <w:r>
        <w:t xml:space="preserve">Hình </w:t>
      </w:r>
      <w:fldSimple w:instr=" STYLEREF 1 \s ">
        <w:r w:rsidR="008341E8">
          <w:rPr>
            <w:noProof/>
          </w:rPr>
          <w:t>1</w:t>
        </w:r>
      </w:fldSimple>
      <w:r w:rsidR="008341E8">
        <w:t>.</w:t>
      </w:r>
      <w:fldSimple w:instr=" SEQ Hình \* ARABIC \s 1 ">
        <w:r w:rsidR="008341E8">
          <w:rPr>
            <w:noProof/>
          </w:rPr>
          <w:t>2</w:t>
        </w:r>
      </w:fldSimple>
      <w:r>
        <w:t xml:space="preserve"> </w:t>
      </w:r>
      <w:bookmarkEnd w:id="17"/>
      <w:r w:rsidR="00CE79D7">
        <w:t>Giao diện website Circle K</w:t>
      </w:r>
    </w:p>
    <w:p w14:paraId="12C94C2F" w14:textId="0D74EE2A" w:rsidR="004B2625" w:rsidRDefault="004B2625" w:rsidP="004B2625">
      <w:pPr>
        <w:pStyle w:val="Heading2"/>
      </w:pPr>
      <w:bookmarkStart w:id="18" w:name="_Toc215565869"/>
      <w:r>
        <w:t>Ưu điểm của hệ thống</w:t>
      </w:r>
      <w:bookmarkEnd w:id="18"/>
    </w:p>
    <w:p w14:paraId="6198D90C" w14:textId="669FBF58" w:rsidR="002071EB" w:rsidRPr="002071EB" w:rsidRDefault="00CE79D7" w:rsidP="002071EB">
      <w:pPr>
        <w:pStyle w:val="content"/>
      </w:pPr>
      <w:r w:rsidRPr="00CE79D7">
        <w:t>Dựa trên việc phân tích các hệ thống website bán lẻ và quản lý siêu thị đã được đề cập, có thể nhận thấy rằng một số giải pháp hiện nay vẫn tồn tại những hạn chế nhất định về mức độ phù hợp, chi phí triển khai và khả năng tùy chỉnh đối với mô hình siêu thị mini. Xuất phát từ thực tế đó, đề tài hướng đến việc xây dựng một hệ thống quản lý siêu thị mini đơn giản, gọn nhẹ, dễ sử dụng nhưng vẫn đáp ứng đầy đủ các chức năng cần thiết cho hoạt động kinh doanh</w:t>
      </w:r>
      <w:r w:rsidR="002071EB" w:rsidRPr="002071EB">
        <w:t>.</w:t>
      </w:r>
      <w:r w:rsidRPr="00CE79D7">
        <w:rPr>
          <w:sz w:val="28"/>
          <w:szCs w:val="22"/>
        </w:rPr>
        <w:t xml:space="preserve"> </w:t>
      </w:r>
      <w:r w:rsidRPr="00CE79D7">
        <w:t>Hệ thống được thiết kế theo các tiêu chí: giao diện trực quan và thân thiện với người dùng, cấu trúc quản lý rõ ràng, hỗ trợ quản lý sản phẩm, danh mục hàng hóa, bán hàng và theo dõi tồn kho</w:t>
      </w:r>
      <w:r>
        <w:t>,</w:t>
      </w:r>
      <w:r w:rsidRPr="00CE79D7">
        <w:rPr>
          <w:sz w:val="28"/>
          <w:szCs w:val="22"/>
        </w:rPr>
        <w:t xml:space="preserve"> </w:t>
      </w:r>
      <w:r w:rsidRPr="00CE79D7">
        <w:t>từ đó mang lại trải nghiệm sử dụng ổn định, thuận tiện và phù hợp với nhu cầu thực tế của siêu thị mini.</w:t>
      </w:r>
    </w:p>
    <w:p w14:paraId="2995364A" w14:textId="153682A7" w:rsidR="004B2625" w:rsidRPr="002071EB" w:rsidRDefault="002071EB" w:rsidP="002071EB">
      <w:pPr>
        <w:spacing w:line="278" w:lineRule="auto"/>
        <w:rPr>
          <w:sz w:val="26"/>
          <w:szCs w:val="26"/>
        </w:rPr>
      </w:pPr>
      <w:r>
        <w:br w:type="page"/>
      </w:r>
    </w:p>
    <w:p w14:paraId="5518DFA6" w14:textId="6F0CC75D" w:rsidR="003F648A" w:rsidRDefault="003F648A" w:rsidP="00A667A8">
      <w:pPr>
        <w:pStyle w:val="Heading1"/>
      </w:pPr>
      <w:bookmarkStart w:id="19" w:name="_Toc215565870"/>
      <w:r>
        <w:lastRenderedPageBreak/>
        <w:t>NGHIÊN CỨU LÝ THUYẾT</w:t>
      </w:r>
      <w:bookmarkEnd w:id="19"/>
    </w:p>
    <w:p w14:paraId="2D809E77" w14:textId="77777777" w:rsidR="003905E0" w:rsidRDefault="006E19E1" w:rsidP="006E19E1">
      <w:pPr>
        <w:pStyle w:val="Heading2"/>
      </w:pPr>
      <w:bookmarkStart w:id="20" w:name="_Toc215565871"/>
      <w:r w:rsidRPr="006E19E1">
        <w:t xml:space="preserve">Tổng quan về công nghệ </w:t>
      </w:r>
      <w:r w:rsidR="003905E0">
        <w:t>web</w:t>
      </w:r>
      <w:bookmarkEnd w:id="20"/>
    </w:p>
    <w:p w14:paraId="4934F748" w14:textId="56A3BC58" w:rsidR="003905E0" w:rsidRPr="003905E0" w:rsidRDefault="008C71F4" w:rsidP="003905E0">
      <w:pPr>
        <w:pStyle w:val="content"/>
      </w:pPr>
      <w:r w:rsidRPr="008C71F4">
        <w:t>Web tĩnh là loại website mà nội dung được xây dựng sẵn và không thay đổi theo từng người dùng hay theo thời gian thực. Khi người dùng truy cập, máy chủ chỉ gửi đến trình duyệt để hiển thị.</w:t>
      </w:r>
      <w:r w:rsidR="003905E0" w:rsidRPr="003905E0">
        <w:t>, được lưu dưới dạng HTML/CSS, nội dung chỉ thay đổi khi tệp thay đổi, thích hợp cho trang giới thiệu.</w:t>
      </w:r>
    </w:p>
    <w:p w14:paraId="273326E3" w14:textId="1DBD366C" w:rsidR="003905E0" w:rsidRDefault="008C71F4" w:rsidP="003905E0">
      <w:pPr>
        <w:pStyle w:val="content"/>
      </w:pPr>
      <w:r w:rsidRPr="008C71F4">
        <w:t>Web động là trang web có nội dung thay đổi linh hoạt, được tạo ra "tức thời" dựa trên yêu cầu người dùng, thời gian, hoặc dữ liệu cập nhật từ cơ sở dữ liệu, cho phép tương tác cao như đăng nhập, tìm kiếm, mua sắm, bình luận (ví dụ: Facebook, Tiki, báo điện tử</w:t>
      </w:r>
      <w:r>
        <w:t>).</w:t>
      </w:r>
      <w:r w:rsidR="003905E0" w:rsidRPr="003905E0">
        <w:t xml:space="preserve"> </w:t>
      </w:r>
    </w:p>
    <w:p w14:paraId="52DAA124" w14:textId="78A8FF74" w:rsidR="003905E0" w:rsidRDefault="003905E0" w:rsidP="00120C43">
      <w:pPr>
        <w:pStyle w:val="Heading3"/>
      </w:pPr>
      <w:bookmarkStart w:id="21" w:name="_Toc215565872"/>
      <w:r>
        <w:t>Kiến</w:t>
      </w:r>
      <w:r w:rsidR="00AA043F">
        <w:t xml:space="preserve"> trúc Client</w:t>
      </w:r>
      <w:r w:rsidR="00120C43">
        <w:t>-</w:t>
      </w:r>
      <w:r w:rsidR="00AA043F">
        <w:t>Server</w:t>
      </w:r>
      <w:bookmarkEnd w:id="21"/>
      <w:r w:rsidR="00AA043F">
        <w:t xml:space="preserve"> </w:t>
      </w:r>
    </w:p>
    <w:p w14:paraId="74A33871" w14:textId="77777777" w:rsidR="00120C43" w:rsidRDefault="00120C43" w:rsidP="00AA043F">
      <w:pPr>
        <w:pStyle w:val="content"/>
      </w:pPr>
      <w:r>
        <w:t>Kiến trúc</w:t>
      </w:r>
      <w:r w:rsidR="00AA043F">
        <w:t xml:space="preserve"> Client</w:t>
      </w:r>
      <w:r>
        <w:t>-</w:t>
      </w:r>
      <w:r w:rsidR="00AA043F">
        <w:t xml:space="preserve">Server là kiến trúc nền tảng của hầu hết các ứng dụng web động hiện nay. </w:t>
      </w:r>
    </w:p>
    <w:p w14:paraId="11A5503D" w14:textId="77777777" w:rsidR="00120C43" w:rsidRDefault="00120C43" w:rsidP="00120C43">
      <w:pPr>
        <w:pStyle w:val="content"/>
        <w:keepNext/>
      </w:pPr>
      <w:r>
        <w:rPr>
          <w:noProof/>
          <w14:ligatures w14:val="standardContextual"/>
        </w:rPr>
        <w:drawing>
          <wp:inline distT="0" distB="0" distL="0" distR="0" wp14:anchorId="46B7AB70" wp14:editId="0F38CC2B">
            <wp:extent cx="4793672" cy="2387563"/>
            <wp:effectExtent l="0" t="0" r="6985" b="0"/>
            <wp:docPr id="792455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55125" name="Picture 792455125"/>
                    <pic:cNvPicPr/>
                  </pic:nvPicPr>
                  <pic:blipFill>
                    <a:blip r:embed="rId14">
                      <a:extLst>
                        <a:ext uri="{28A0092B-C50C-407E-A947-70E740481C1C}">
                          <a14:useLocalDpi xmlns:a14="http://schemas.microsoft.com/office/drawing/2010/main" val="0"/>
                        </a:ext>
                      </a:extLst>
                    </a:blip>
                    <a:stretch>
                      <a:fillRect/>
                    </a:stretch>
                  </pic:blipFill>
                  <pic:spPr>
                    <a:xfrm>
                      <a:off x="0" y="0"/>
                      <a:ext cx="4816717" cy="2399041"/>
                    </a:xfrm>
                    <a:prstGeom prst="rect">
                      <a:avLst/>
                    </a:prstGeom>
                  </pic:spPr>
                </pic:pic>
              </a:graphicData>
            </a:graphic>
          </wp:inline>
        </w:drawing>
      </w:r>
    </w:p>
    <w:p w14:paraId="0E03E6BD" w14:textId="261B83DA" w:rsidR="00120C43" w:rsidRPr="00597A5B" w:rsidRDefault="00120C43" w:rsidP="00120C43">
      <w:pPr>
        <w:pStyle w:val="Caption"/>
      </w:pPr>
      <w:bookmarkStart w:id="22" w:name="_Toc215426735"/>
      <w:r w:rsidRPr="00597A5B">
        <w:t xml:space="preserve">Hình </w:t>
      </w:r>
      <w:fldSimple w:instr=" STYLEREF 1 \s ">
        <w:r w:rsidR="008341E8">
          <w:rPr>
            <w:noProof/>
          </w:rPr>
          <w:t>2</w:t>
        </w:r>
      </w:fldSimple>
      <w:r w:rsidR="008341E8">
        <w:t>.</w:t>
      </w:r>
      <w:fldSimple w:instr=" SEQ Hình \* ARABIC \s 1 ">
        <w:r w:rsidR="008341E8">
          <w:rPr>
            <w:noProof/>
          </w:rPr>
          <w:t>1</w:t>
        </w:r>
      </w:fldSimple>
      <w:r w:rsidRPr="00597A5B">
        <w:t xml:space="preserve"> Mô hình Client–Server</w:t>
      </w:r>
      <w:bookmarkEnd w:id="22"/>
    </w:p>
    <w:p w14:paraId="359E3172" w14:textId="34B92B88" w:rsidR="00AA043F" w:rsidRDefault="00AA043F" w:rsidP="00AA043F">
      <w:pPr>
        <w:pStyle w:val="content"/>
      </w:pPr>
      <w:r>
        <w:t xml:space="preserve">Trong đó: </w:t>
      </w:r>
    </w:p>
    <w:p w14:paraId="649334CB" w14:textId="10FD575B" w:rsidR="00AA043F" w:rsidRPr="00037AB7" w:rsidRDefault="00AA043F" w:rsidP="00037AB7">
      <w:pPr>
        <w:pStyle w:val="content"/>
      </w:pPr>
      <w:r w:rsidRPr="00037AB7">
        <w:rPr>
          <w:b/>
          <w:bCs/>
        </w:rPr>
        <w:t>Client (máy khách)</w:t>
      </w:r>
      <w:r w:rsidRPr="00037AB7">
        <w:t xml:space="preserve"> là</w:t>
      </w:r>
      <w:r w:rsidR="00941EA3" w:rsidRPr="00037AB7">
        <w:t xml:space="preserve"> thiết bị yêu cầu dịch vụ từ máy chủ. Máy khách sẽ gửi yêu cầu đến máy chủ, sau khi yêu cầu được xử lý, máy chủ sẽ gửi phản hồi đến máy khách.</w:t>
      </w:r>
    </w:p>
    <w:p w14:paraId="63022644" w14:textId="620CE758" w:rsidR="00AA043F" w:rsidRDefault="00AA043F" w:rsidP="00037AB7">
      <w:pPr>
        <w:pStyle w:val="content"/>
      </w:pPr>
      <w:r w:rsidRPr="00037AB7">
        <w:rPr>
          <w:b/>
          <w:bCs/>
        </w:rPr>
        <w:t>Server (máy chủ)</w:t>
      </w:r>
      <w:r w:rsidRPr="00037AB7">
        <w:t xml:space="preserve"> là máy tính </w:t>
      </w:r>
      <w:r w:rsidR="00AB2A61" w:rsidRPr="00037AB7">
        <w:t>thực hiện các nhiệm vụ</w:t>
      </w:r>
      <w:r w:rsidRPr="00037AB7">
        <w:t xml:space="preserve"> xử </w:t>
      </w:r>
      <w:r w:rsidR="00AB2A61" w:rsidRPr="00037AB7">
        <w:t>lý yêu cầu</w:t>
      </w:r>
      <w:r w:rsidRPr="00037AB7">
        <w:t>,</w:t>
      </w:r>
      <w:r w:rsidR="00AB2A61" w:rsidRPr="00037AB7">
        <w:t xml:space="preserve"> cung cấp các dịch vụ cho máy khách</w:t>
      </w:r>
      <w:r w:rsidRPr="00037AB7">
        <w:t>.</w:t>
      </w:r>
      <w:r w:rsidR="00941EA3" w:rsidRPr="00037AB7">
        <w:t xml:space="preserve"> Máy chủ luôn hoạt động và gửi phản hồi khi có yêu cầu từ máy khách.</w:t>
      </w:r>
    </w:p>
    <w:p w14:paraId="43C3262D" w14:textId="3C1DFA50" w:rsidR="00145E4E" w:rsidRDefault="00145E4E" w:rsidP="0073289C">
      <w:pPr>
        <w:pStyle w:val="content"/>
      </w:pPr>
      <w:r>
        <w:lastRenderedPageBreak/>
        <w:t xml:space="preserve">Trong mô hình Client-Server, mọi sự tương tác giữa Client và Server đều diễn ra thông qua mạng máy tính. Môi trường kết nối bao gồm: </w:t>
      </w:r>
    </w:p>
    <w:p w14:paraId="7E175775" w14:textId="75F77745" w:rsidR="00145E4E" w:rsidRDefault="00145E4E" w:rsidP="0073289C">
      <w:pPr>
        <w:pStyle w:val="content"/>
      </w:pPr>
      <w:r w:rsidRPr="00145E4E">
        <w:rPr>
          <w:b/>
          <w:bCs/>
        </w:rPr>
        <w:t>Internet:</w:t>
      </w:r>
      <w:r>
        <w:t xml:space="preserve"> Môi trường phổ biến nhất, cho phép người dùng truy cập website ở bất kỳ nơi nào. Trình duyệt của client yêu cầu HTTP/HTTPS đến server thông qua đường truyền Internet.</w:t>
      </w:r>
    </w:p>
    <w:p w14:paraId="4D91FD7B" w14:textId="07BE13E6" w:rsidR="00145E4E" w:rsidRDefault="00145E4E" w:rsidP="0073289C">
      <w:pPr>
        <w:pStyle w:val="content"/>
      </w:pPr>
      <w:r w:rsidRPr="00145E4E">
        <w:rPr>
          <w:b/>
          <w:bCs/>
        </w:rPr>
        <w:t>Mạng LAN (Local Area Network):</w:t>
      </w:r>
      <w:r>
        <w:t xml:space="preserve"> Được sử dụng trong các hệ thống nội bộ nhỏ hoặc ứng dụng doanh nghiệp. Máy khách và máy chủ giao tiếp trực tiếp trong cùng mạng nội bộ, giúp tốc độ truy cập nhanh và bảo mật dữ liệu tốt hơn. </w:t>
      </w:r>
    </w:p>
    <w:p w14:paraId="135A719D" w14:textId="62B91FD6" w:rsidR="00145E4E" w:rsidRDefault="00145E4E" w:rsidP="0073289C">
      <w:pPr>
        <w:pStyle w:val="content"/>
      </w:pPr>
      <w:r w:rsidRPr="00145E4E">
        <w:rPr>
          <w:b/>
          <w:bCs/>
        </w:rPr>
        <w:t>Localhost (môi trường máy tính cá nhân</w:t>
      </w:r>
      <w:r>
        <w:t>): Thường được dùng trong lập trình và thử nghiệm, cả client và server cùng chạy trên một thiết bị, giao tiếp diễn ra thông qua địa chỉ đặc biệt là 127.0.0.1.</w:t>
      </w:r>
    </w:p>
    <w:p w14:paraId="1DC602CB" w14:textId="1379D3E8" w:rsidR="0073289C" w:rsidRDefault="0073289C" w:rsidP="0073289C">
      <w:pPr>
        <w:pStyle w:val="content"/>
      </w:pPr>
      <w:r>
        <w:t>Mô hình Client–Server có các ưu điểm sau:</w:t>
      </w:r>
    </w:p>
    <w:p w14:paraId="5065E9DB" w14:textId="77777777" w:rsidR="0073289C" w:rsidRPr="00037AB7" w:rsidRDefault="0073289C" w:rsidP="00037AB7">
      <w:pPr>
        <w:pStyle w:val="content"/>
      </w:pPr>
      <w:r w:rsidRPr="00037AB7">
        <w:rPr>
          <w:b/>
          <w:bCs/>
        </w:rPr>
        <w:t>Dễ quản lý:</w:t>
      </w:r>
      <w:r w:rsidRPr="00037AB7">
        <w:t xml:space="preserve"> Việc tập trung các thông tin và tài nguyên vào một vị trí duy nhất giúp cho việc quản lý, điều hành trở nên hiệu quả hơn. Quản trị viên có thể dễ dàng theo dõi và kiểm soát tài nguyên, cập nhật phần mềm</w:t>
      </w:r>
    </w:p>
    <w:p w14:paraId="70C954AA" w14:textId="77777777" w:rsidR="0073289C" w:rsidRPr="00037AB7" w:rsidRDefault="0073289C" w:rsidP="00037AB7">
      <w:pPr>
        <w:pStyle w:val="content"/>
      </w:pPr>
      <w:r w:rsidRPr="00037AB7">
        <w:rPr>
          <w:b/>
          <w:bCs/>
        </w:rPr>
        <w:t>Dễ mở rộng, bảo trì:</w:t>
      </w:r>
      <w:r w:rsidRPr="00037AB7">
        <w:t xml:space="preserve"> Mô hình này cho phép mở rộng các thành phần của hệ thống một cách linh hoạt.</w:t>
      </w:r>
    </w:p>
    <w:p w14:paraId="76C2035A" w14:textId="21FA0A66" w:rsidR="0073289C" w:rsidRPr="00037AB7" w:rsidRDefault="0073289C" w:rsidP="00037AB7">
      <w:pPr>
        <w:pStyle w:val="content"/>
      </w:pPr>
      <w:r w:rsidRPr="00037AB7">
        <w:rPr>
          <w:b/>
          <w:bCs/>
        </w:rPr>
        <w:t>Khả năng truy cập:</w:t>
      </w:r>
      <w:r w:rsidRPr="00037AB7">
        <w:t xml:space="preserve"> Mọi </w:t>
      </w:r>
      <w:r w:rsidR="00854D52">
        <w:t>c</w:t>
      </w:r>
      <w:r w:rsidRPr="00037AB7">
        <w:t>lient đều có thể đăng nhập vào hệ thống mạng máy tính, cho phép nhiều người truy cập cùng một lúc. Việc này giúp cho các nhân viên đều có thể truy cập thông tin của công ty một cách dễ dàng.</w:t>
      </w:r>
    </w:p>
    <w:p w14:paraId="0C078ECE" w14:textId="77777777" w:rsidR="0073289C" w:rsidRPr="00037AB7" w:rsidRDefault="0073289C" w:rsidP="00037AB7">
      <w:pPr>
        <w:pStyle w:val="content"/>
      </w:pPr>
      <w:r w:rsidRPr="00037AB7">
        <w:rPr>
          <w:b/>
          <w:bCs/>
        </w:rPr>
        <w:t>Độ an toàn cao:</w:t>
      </w:r>
      <w:r w:rsidRPr="00037AB7">
        <w:t xml:space="preserve"> Các dữ liệu quan trọng như tài khoản, mật khẩu được lưu trữ an toàn tại bộ phận quản lý. Người dùng có thể kiểm soát truy cập, chỉ có ai được cấp quyền truy cập thì mới được thực hiện các thao tác trên các dữ liệu đó.</w:t>
      </w:r>
    </w:p>
    <w:p w14:paraId="3C3B006D" w14:textId="1F7B67C4" w:rsidR="00AA043F" w:rsidRDefault="00AA043F" w:rsidP="00AA043F">
      <w:pPr>
        <w:pStyle w:val="Heading3"/>
      </w:pPr>
      <w:bookmarkStart w:id="23" w:name="_Toc215565873"/>
      <w:commentRangeStart w:id="24"/>
      <w:r w:rsidRPr="006E0E21">
        <w:t>Quy trình hoạt động</w:t>
      </w:r>
      <w:commentRangeEnd w:id="24"/>
      <w:r w:rsidR="00B76247" w:rsidRPr="006E0E21">
        <w:rPr>
          <w:rStyle w:val="CommentReference"/>
          <w:rFonts w:eastAsiaTheme="minorHAnsi" w:cstheme="minorBidi"/>
          <w:b w:val="0"/>
          <w:color w:val="auto"/>
        </w:rPr>
        <w:commentReference w:id="24"/>
      </w:r>
      <w:bookmarkEnd w:id="23"/>
    </w:p>
    <w:p w14:paraId="36CCEA97" w14:textId="77777777" w:rsidR="00982AC1" w:rsidRPr="00982AC1" w:rsidRDefault="00982AC1" w:rsidP="00982AC1"/>
    <w:p w14:paraId="6AD04D27" w14:textId="78237858" w:rsidR="006E0E21" w:rsidRDefault="00457910" w:rsidP="00982AC1">
      <w:pPr>
        <w:rPr>
          <w:sz w:val="26"/>
          <w:szCs w:val="26"/>
        </w:rPr>
      </w:pPr>
      <w:r w:rsidRPr="00457910">
        <w:rPr>
          <w:sz w:val="26"/>
          <w:szCs w:val="26"/>
        </w:rPr>
        <w:t>Nhà cung cấp → Kho hàng → Kệ trưng bày → Khách hàng → Thu ngân → Hệ thống quản lý → Báo cáo</w:t>
      </w:r>
    </w:p>
    <w:p w14:paraId="69D8B894" w14:textId="77777777" w:rsidR="00730260" w:rsidRPr="00457910" w:rsidRDefault="00730260" w:rsidP="00982AC1">
      <w:pPr>
        <w:rPr>
          <w:sz w:val="26"/>
          <w:szCs w:val="26"/>
        </w:rPr>
      </w:pPr>
    </w:p>
    <w:p w14:paraId="3A8CD114" w14:textId="473DBCAA" w:rsidR="00730260" w:rsidRPr="00730260" w:rsidRDefault="00730260" w:rsidP="00730260">
      <w:pPr>
        <w:pStyle w:val="content"/>
        <w:ind w:firstLine="0"/>
      </w:pPr>
      <w:r w:rsidRPr="00730260">
        <w:t xml:space="preserve">Khi người dùng (nhân viên hoặc quản lý) thực hiện các thao tác trên hệ thống siêu thị mini như xem danh sách sản phẩm, nhập thông tin sản phẩm, tạo hóa đơn bán hàng </w:t>
      </w:r>
      <w:r w:rsidRPr="00730260">
        <w:lastRenderedPageBreak/>
        <w:t>hoặc chỉnh sửa dữ liệu, phía client (trình duyệt web) sẽ tiếp nhận các thao tác này và chuyển đổi thành các yêu cầu HTTP (HTTP Request) gửi đến máy chủ (Server).</w:t>
      </w:r>
    </w:p>
    <w:p w14:paraId="79496294" w14:textId="77777777" w:rsidR="00730260" w:rsidRDefault="00730260" w:rsidP="002D1319">
      <w:pPr>
        <w:pStyle w:val="content"/>
      </w:pPr>
      <w:r w:rsidRPr="00730260">
        <w:t>Các yêu cầu này thường sử dụng các phương thức như GET để yêu cầu hiển thị dữ liệu và POST để gửi dữ liệu từ phía người dùng lên máy chủ.</w:t>
      </w:r>
    </w:p>
    <w:p w14:paraId="0C93A07B" w14:textId="54806C90" w:rsidR="00730260" w:rsidRPr="00730260" w:rsidRDefault="00730260" w:rsidP="002D1319">
      <w:pPr>
        <w:pStyle w:val="content"/>
      </w:pPr>
      <w:r w:rsidRPr="00730260">
        <w:t>Sau khi tiếp nhận yêu cầu, Server tiến hành phân tích nội dung yêu cầu và thực hiện xử lý logic nghiệp vụ tương ứng. Do hệ thống không sử dụng cơ sở dữ liệu, các dữ liệu như danh sách sản phẩm, hóa đơn hoặc thông tin bán hàng được xử lý và lưu trữ tạm thời trong bộ nhớ máy chủ hoặc dưới dạng tệp tin (file). Server sau đó tạo phản hồi và gửi kết quả về cho client để hiển thị cho người dùng.</w:t>
      </w:r>
    </w:p>
    <w:p w14:paraId="794668AD" w14:textId="79C20732" w:rsidR="003905E0" w:rsidRDefault="003905E0" w:rsidP="00AA043F">
      <w:pPr>
        <w:pStyle w:val="Heading2"/>
      </w:pPr>
      <w:bookmarkStart w:id="25" w:name="_Toc215565874"/>
      <w:r>
        <w:t>Ngôn ngữ và công nghệ sử dụng</w:t>
      </w:r>
      <w:bookmarkEnd w:id="25"/>
    </w:p>
    <w:p w14:paraId="150CC9E1" w14:textId="77777777" w:rsidR="00730260" w:rsidRDefault="00730260" w:rsidP="001A0C9D">
      <w:pPr>
        <w:pStyle w:val="content"/>
      </w:pPr>
      <w:r w:rsidRPr="00730260">
        <w:t>Từ mô hình Client – Server đã trình bày ở mục 2.1, có thể thấy rằng việc xây dựng ứng dụng quản lý siêu thị mini trên nền tảng web cần đảm bảo sự tách biệt rõ ràng giữa phần giao diện người dùng và phần xử lý nghiệp vụ. Trong đó, Client đóng vai trò hiển thị thông tin, cung cấp giao diện và tiếp nhận các thao tác từ người dùng như nhập sản phẩm, bán hàng, xem danh sách hoặc chỉnh sửa dữ liệu. Server chịu trách nhiệm xử lý logic nghiệp vụ, tiếp nhận và xử lý các yêu cầu từ client, đồng thời quản lý dữ liệu và đảm bảo tính ổn định, bảo mật của hệ thống.</w:t>
      </w:r>
    </w:p>
    <w:p w14:paraId="4BC6449D" w14:textId="77777777" w:rsidR="00730260" w:rsidRDefault="00730260" w:rsidP="001A0C9D">
      <w:pPr>
        <w:pStyle w:val="content"/>
      </w:pPr>
      <w:r w:rsidRPr="00730260">
        <w:t>Để triển khai mô hình Client – Server một cách hiệu quả và phù hợp với phạm vi của đề tài, hệ thống sử dụng các công nghệ web phổ biến, dễ tiếp cận và dễ bảo trì. Cụ thể, HTML được sử dụng để xây dựng cấu trúc các trang giao diện; CSS đảm nhiệm việc thiết kế bố cục và giao diện người dùng; JavaScript được dùng để xử lý các thao tác phía client, tăng tính tương tác và hỗ trợ kiểm tra dữ liệu trước khi gửi lên server.</w:t>
      </w:r>
    </w:p>
    <w:p w14:paraId="742BB25E" w14:textId="23C5724B" w:rsidR="001A0C9D" w:rsidRPr="00730260" w:rsidRDefault="00730260" w:rsidP="001A0C9D">
      <w:pPr>
        <w:pStyle w:val="content"/>
      </w:pPr>
      <w:r w:rsidRPr="00730260">
        <w:t>Bên cạnh đó, PHP được sử dụng ở phía server để tiếp nhận các yêu cầu HTTP từ client và xử lý các nghiệp vụ như thêm sản phẩm, lập hóa đơn hoặc cập nhật thông tin. Do hệ thống không sử dụng cơ sở dữ liệu, dữ liệu được xử lý và lưu trữ tạm thời thông qua biến trong phiên làm việc (session) hoặc tệp tin</w:t>
      </w:r>
      <w:r w:rsidR="001A0C9D" w:rsidRPr="00730260">
        <w:t xml:space="preserve"> </w:t>
      </w:r>
    </w:p>
    <w:p w14:paraId="30D246A4" w14:textId="1B2E3C17" w:rsidR="006E19E1" w:rsidRPr="006E19E1" w:rsidRDefault="006E19E1" w:rsidP="00AA043F">
      <w:pPr>
        <w:pStyle w:val="Heading3"/>
      </w:pPr>
      <w:bookmarkStart w:id="26" w:name="_Toc215565875"/>
      <w:r w:rsidRPr="006E19E1">
        <w:t>HTML – Ngôn ngữ đánh dấu siêu văn bản</w:t>
      </w:r>
      <w:bookmarkEnd w:id="26"/>
      <w:r w:rsidRPr="006E19E1">
        <w:t xml:space="preserve"> </w:t>
      </w:r>
    </w:p>
    <w:p w14:paraId="0DECC158" w14:textId="77777777" w:rsidR="006E19E1" w:rsidRPr="006E19E1" w:rsidRDefault="006E19E1" w:rsidP="00D11753">
      <w:pPr>
        <w:pStyle w:val="content"/>
      </w:pPr>
      <w:r w:rsidRPr="006E19E1">
        <w:t xml:space="preserve">HTML (Hyper Text Markup Language) là ngôn ngữ đánh dấu chuẩn được sử dụng để xây dựng và cấu trúc các trang web trên Internet. HTML không phải là ngôn </w:t>
      </w:r>
      <w:r w:rsidRPr="006E19E1">
        <w:lastRenderedPageBreak/>
        <w:t xml:space="preserve">ngữ lập trình, mà có chức năng giống như phần mềm xử lý văn bản, được dùng để tạo bố cục, định dạng và hiển thị nội dung như tiêu đề, đoạn văn, hình ảnh và liên kết cho trang web. </w:t>
      </w:r>
    </w:p>
    <w:p w14:paraId="4EC2168C" w14:textId="77777777" w:rsidR="006E19E1" w:rsidRPr="006E19E1" w:rsidRDefault="006E19E1" w:rsidP="00D11753">
      <w:pPr>
        <w:pStyle w:val="content"/>
        <w:rPr>
          <w:i/>
          <w:iCs/>
        </w:rPr>
      </w:pPr>
      <w:r w:rsidRPr="006E19E1">
        <w:rPr>
          <w:i/>
          <w:iCs/>
        </w:rPr>
        <w:t>Vai trò và chức năng của HTML:</w:t>
      </w:r>
    </w:p>
    <w:p w14:paraId="06E7E0F0" w14:textId="77777777" w:rsidR="006E19E1" w:rsidRPr="00402B17" w:rsidRDefault="006E19E1" w:rsidP="00402B17">
      <w:pPr>
        <w:pStyle w:val="content"/>
      </w:pPr>
      <w:r w:rsidRPr="00402B17">
        <w:rPr>
          <w:b/>
          <w:bCs/>
        </w:rPr>
        <w:t>Xây dựng cấu trúc:</w:t>
      </w:r>
      <w:r w:rsidRPr="00402B17">
        <w:t> HTML sử dụng các thẻ để xác định các phần tử trong một trang web, bao gồm tiêu đề (&lt;h1&gt;), đoạn văn (&lt;p&gt;), danh sách (&lt;ul&gt;, &lt;ol&gt;), hình ảnh (&lt;img&gt;), và liên kết (&lt;a&gt;). </w:t>
      </w:r>
    </w:p>
    <w:p w14:paraId="08AD1622" w14:textId="77777777" w:rsidR="006E19E1" w:rsidRPr="00402B17" w:rsidRDefault="006E19E1" w:rsidP="00402B17">
      <w:pPr>
        <w:pStyle w:val="content"/>
      </w:pPr>
      <w:r w:rsidRPr="00402B17">
        <w:rPr>
          <w:b/>
          <w:bCs/>
        </w:rPr>
        <w:t>Tạo siêu văn bản:</w:t>
      </w:r>
      <w:r w:rsidRPr="00402B17">
        <w:t> Nó cho phép tạo các liên kết (hyperlinks) cho phép người dùng điều hướng giữa các trang web khác nhau hoặc giữa các phần trên cùng một trang. </w:t>
      </w:r>
    </w:p>
    <w:p w14:paraId="7336B9A4" w14:textId="77777777" w:rsidR="006E19E1" w:rsidRPr="00402B17" w:rsidRDefault="006E19E1" w:rsidP="00402B17">
      <w:pPr>
        <w:pStyle w:val="content"/>
      </w:pPr>
      <w:r w:rsidRPr="00402B17">
        <w:rPr>
          <w:b/>
          <w:bCs/>
        </w:rPr>
        <w:t>Nhúng nội dung đa phương tiện:</w:t>
      </w:r>
      <w:r w:rsidRPr="00402B17">
        <w:t xml:space="preserve"> HTML có thể nhúng hình ảnh, video, âm thanh và các đối tượng khác vào trang web để làm cho nội dung trở nên sinh động hơn, hấp dẫn hơn. </w:t>
      </w:r>
    </w:p>
    <w:p w14:paraId="157CB7A0" w14:textId="77777777" w:rsidR="006E19E1" w:rsidRPr="00402B17" w:rsidRDefault="006E19E1" w:rsidP="00402B17">
      <w:pPr>
        <w:pStyle w:val="content"/>
      </w:pPr>
      <w:r w:rsidRPr="00402B17">
        <w:rPr>
          <w:b/>
          <w:bCs/>
        </w:rPr>
        <w:t>Cơ sở cho các công nghệ khác:</w:t>
      </w:r>
      <w:r w:rsidRPr="00402B17">
        <w:t> HTML là nền tảng cơ bản cho website, và thường được kết hợp với CSS (tạo kiểu dáng) và giao diện và JavaScript (thêm chức năng tương tác động) để xây dựng một trang web hoàn chỉnh và tương tác. </w:t>
      </w:r>
    </w:p>
    <w:p w14:paraId="6C9D3017" w14:textId="68BDD66E" w:rsidR="006E19E1" w:rsidRPr="006E19E1" w:rsidRDefault="006E19E1" w:rsidP="00AA043F">
      <w:pPr>
        <w:pStyle w:val="Heading3"/>
      </w:pPr>
      <w:bookmarkStart w:id="27" w:name="_Toc215565876"/>
      <w:r w:rsidRPr="006E19E1">
        <w:t>CSS – Ngôn ngữ định dạng</w:t>
      </w:r>
      <w:bookmarkEnd w:id="27"/>
      <w:r w:rsidRPr="006E19E1">
        <w:t xml:space="preserve"> </w:t>
      </w:r>
    </w:p>
    <w:p w14:paraId="654AE0AF" w14:textId="77777777" w:rsidR="006E19E1" w:rsidRPr="006E19E1" w:rsidRDefault="006E19E1" w:rsidP="00326ABC">
      <w:pPr>
        <w:pStyle w:val="content"/>
      </w:pPr>
      <w:r w:rsidRPr="006E19E1">
        <w:t xml:space="preserve">CSS (Cascading Style Sheets) là một ngôn ngữ định dạng được sử dụng để tạo kiểu dáng và trình bày cho các trang web, bằng cách kiểm soát bố cục, màu sắc, phông chữ và các yếu tố hiển thị khác của nội dung được tạo bởi HTML. Về cơ bản, nó giúp tách biệt phần nội dung (HTML) và phần trình bày, làm cho mã nguồn gọn gàng hơn, dễ quản lý và dễ bảo trì hơn. </w:t>
      </w:r>
    </w:p>
    <w:p w14:paraId="049A7D02" w14:textId="77777777" w:rsidR="006E19E1" w:rsidRPr="006E19E1" w:rsidRDefault="006E19E1" w:rsidP="00326ABC">
      <w:pPr>
        <w:pStyle w:val="content"/>
        <w:rPr>
          <w:i/>
          <w:iCs/>
        </w:rPr>
      </w:pPr>
      <w:r w:rsidRPr="006E19E1">
        <w:rPr>
          <w:i/>
          <w:iCs/>
        </w:rPr>
        <w:t xml:space="preserve">Chức năng của CSS: </w:t>
      </w:r>
      <w:r w:rsidRPr="006E19E1">
        <w:t>Giúp chúng ta định nghĩa cách hiển thị của các phần tử trên trang web. Ta có thể tùy chỉnh nhiều thuộc tính như:</w:t>
      </w:r>
    </w:p>
    <w:p w14:paraId="35BA6AA0" w14:textId="77777777" w:rsidR="006E19E1" w:rsidRPr="00402B17" w:rsidRDefault="006E19E1" w:rsidP="00402B17">
      <w:pPr>
        <w:pStyle w:val="content"/>
      </w:pPr>
      <w:r w:rsidRPr="00402B17">
        <w:rPr>
          <w:b/>
          <w:bCs/>
        </w:rPr>
        <w:t>Màu sắc:</w:t>
      </w:r>
      <w:r w:rsidRPr="00402B17">
        <w:t> Màu chữ, màu nền, màu viền. </w:t>
      </w:r>
    </w:p>
    <w:p w14:paraId="4B995F1B" w14:textId="77777777" w:rsidR="006E19E1" w:rsidRPr="00402B17" w:rsidRDefault="006E19E1" w:rsidP="00402B17">
      <w:pPr>
        <w:pStyle w:val="content"/>
      </w:pPr>
      <w:r w:rsidRPr="00402B17">
        <w:rPr>
          <w:b/>
          <w:bCs/>
        </w:rPr>
        <w:t>Kiểu chữ:</w:t>
      </w:r>
      <w:r w:rsidRPr="00402B17">
        <w:t> Kiểu chữ, kích thước, độ dày, căn chỉnh. </w:t>
      </w:r>
    </w:p>
    <w:p w14:paraId="55E266A0" w14:textId="77777777" w:rsidR="006E19E1" w:rsidRPr="00402B17" w:rsidRDefault="006E19E1" w:rsidP="00402B17">
      <w:pPr>
        <w:pStyle w:val="content"/>
      </w:pPr>
      <w:r w:rsidRPr="00402B17">
        <w:rPr>
          <w:b/>
          <w:bCs/>
        </w:rPr>
        <w:t>Bố cục:</w:t>
      </w:r>
      <w:r w:rsidRPr="00402B17">
        <w:t> Sắp xếp vị trí các phần tử, khoảng cách, lề. </w:t>
      </w:r>
    </w:p>
    <w:p w14:paraId="6987DD77" w14:textId="77777777" w:rsidR="006E19E1" w:rsidRPr="00402B17" w:rsidRDefault="006E19E1" w:rsidP="00402B17">
      <w:pPr>
        <w:pStyle w:val="content"/>
      </w:pPr>
      <w:r w:rsidRPr="00402B17">
        <w:rPr>
          <w:b/>
          <w:bCs/>
        </w:rPr>
        <w:t>Hiệu ứng:</w:t>
      </w:r>
      <w:r w:rsidRPr="00402B17">
        <w:t> Tạo hiệu ứng hình ảnh, chuyển động, đổ bóng.</w:t>
      </w:r>
    </w:p>
    <w:p w14:paraId="2D3DD6B4" w14:textId="77777777" w:rsidR="0029784F" w:rsidRDefault="003D3CFC" w:rsidP="003D3CFC">
      <w:pPr>
        <w:pStyle w:val="content"/>
      </w:pPr>
      <w:r>
        <w:lastRenderedPageBreak/>
        <w:t>CSS có 3 loại là Inline style sheet</w:t>
      </w:r>
      <w:r w:rsidR="0029784F">
        <w:t xml:space="preserve"> (Bảng kiểu trực tiếp)</w:t>
      </w:r>
      <w:r>
        <w:t>,</w:t>
      </w:r>
      <w:r w:rsidR="0029784F">
        <w:t xml:space="preserve"> Internal style sheet (Bảng kiểu được nhúng vào trong tài liệu HTML) và External style sheet (Bảng kiểu bên ngoài). </w:t>
      </w:r>
    </w:p>
    <w:p w14:paraId="32AAAB9E" w14:textId="5886AA95" w:rsidR="0029784F" w:rsidRDefault="0029784F" w:rsidP="0029784F">
      <w:pPr>
        <w:pStyle w:val="Heading4"/>
      </w:pPr>
      <w:bookmarkStart w:id="28" w:name="_Toc215565877"/>
      <w:r>
        <w:t>Inline style sheet</w:t>
      </w:r>
      <w:bookmarkEnd w:id="28"/>
      <w:r>
        <w:t xml:space="preserve"> </w:t>
      </w:r>
    </w:p>
    <w:p w14:paraId="63A5973B" w14:textId="11EF9BA6" w:rsidR="0029784F" w:rsidRPr="0029784F" w:rsidRDefault="0029784F" w:rsidP="0029784F">
      <w:pPr>
        <w:pStyle w:val="content"/>
      </w:pPr>
      <w:r w:rsidRPr="0029784F">
        <w:t xml:space="preserve">Đây là kiểu được gán cho một dòng hoặc một đoạn văn bản, CSS được viết trực tiếp bên trong thẻ HTML thông qua thuộc tính style. </w:t>
      </w:r>
    </w:p>
    <w:p w14:paraId="2AE267F3" w14:textId="2C9CEBB6" w:rsidR="0029784F" w:rsidRPr="0029784F" w:rsidRDefault="0029784F" w:rsidP="0029784F">
      <w:pPr>
        <w:pStyle w:val="content"/>
      </w:pPr>
      <w:r w:rsidRPr="0029784F">
        <w:t xml:space="preserve">Cú pháp: </w:t>
      </w:r>
    </w:p>
    <w:p w14:paraId="22ADB334" w14:textId="40F6CE4E" w:rsidR="0029784F" w:rsidRPr="00B76247" w:rsidRDefault="0029784F" w:rsidP="00B76247">
      <w:pPr>
        <w:pStyle w:val="code"/>
      </w:pPr>
      <w:r w:rsidRPr="00B76247">
        <w:t>&lt;TagName Style= “property1: value 1; property2: value 2; …;”&gt;</w:t>
      </w:r>
    </w:p>
    <w:p w14:paraId="135F2F60" w14:textId="48CB74AB" w:rsidR="0029784F" w:rsidRPr="00B76247" w:rsidRDefault="0029784F" w:rsidP="00B76247">
      <w:pPr>
        <w:pStyle w:val="code"/>
      </w:pPr>
      <w:r w:rsidRPr="00B76247">
        <w:tab/>
        <w:t>Nội dung văn bản muốn nhận định dạng</w:t>
      </w:r>
    </w:p>
    <w:p w14:paraId="185B22D5" w14:textId="087827C1" w:rsidR="0029784F" w:rsidRPr="00B76247" w:rsidRDefault="0029784F" w:rsidP="00B76247">
      <w:pPr>
        <w:pStyle w:val="code"/>
      </w:pPr>
      <w:r w:rsidRPr="00B76247">
        <w:t>&lt;/TagName&gt;</w:t>
      </w:r>
    </w:p>
    <w:p w14:paraId="4BECCF3E" w14:textId="56D74F6B" w:rsidR="0029784F" w:rsidRDefault="0029784F" w:rsidP="0029784F">
      <w:pPr>
        <w:pStyle w:val="Heading4"/>
      </w:pPr>
      <w:bookmarkStart w:id="29" w:name="_Toc215565878"/>
      <w:r>
        <w:t>Internal style sheet</w:t>
      </w:r>
      <w:bookmarkEnd w:id="29"/>
      <w:r>
        <w:t xml:space="preserve"> </w:t>
      </w:r>
    </w:p>
    <w:p w14:paraId="01DB6C34" w14:textId="3026387D" w:rsidR="0029784F" w:rsidRDefault="0029784F" w:rsidP="0029784F">
      <w:pPr>
        <w:pStyle w:val="content"/>
      </w:pPr>
      <w:r>
        <w:t>Là bảng mẫu thích hợp cho trang riêng lẻ với nhiều văn bản. Để tạo CSS loại này ta định nghĩa sẵn bảng mẫu chung trên phần đầu trang trong cặp thẻ &lt;head&gt; … &lt;/head&gt;. Ta áp dụng kiểu viết 1 cho CSS loại 2. Sau đó chỉ việc gọi các thẻ HTML trong &lt;body&gt; bình thường như đã biết về HTML. Tự trình duyệt sẽ cập nhật các định nghĩa thêm từ CSS vào cho các thẻ HTML đó.</w:t>
      </w:r>
    </w:p>
    <w:p w14:paraId="20F0806E" w14:textId="43AFD578" w:rsidR="0029784F" w:rsidRDefault="0029784F" w:rsidP="0029784F">
      <w:pPr>
        <w:pStyle w:val="content"/>
      </w:pPr>
      <w:r>
        <w:t xml:space="preserve">Cú pháp: </w:t>
      </w:r>
    </w:p>
    <w:p w14:paraId="6666D2B7" w14:textId="3E33B3B2" w:rsidR="0029784F" w:rsidRDefault="0029784F" w:rsidP="0029784F">
      <w:pPr>
        <w:pStyle w:val="code"/>
      </w:pPr>
      <w:r>
        <w:t>&lt;head&gt;</w:t>
      </w:r>
    </w:p>
    <w:p w14:paraId="61D4256D" w14:textId="172274F6" w:rsidR="0029784F" w:rsidRDefault="0029784F" w:rsidP="0029784F">
      <w:pPr>
        <w:pStyle w:val="code"/>
      </w:pPr>
      <w:r>
        <w:t>&lt;style type= “text/css”&gt;</w:t>
      </w:r>
    </w:p>
    <w:p w14:paraId="7D6F0201" w14:textId="60301E1A" w:rsidR="0029784F" w:rsidRDefault="0029784F" w:rsidP="0029784F">
      <w:pPr>
        <w:pStyle w:val="code"/>
        <w:ind w:firstLine="720"/>
      </w:pPr>
      <w:r>
        <w:t>Selector {property1: value1; property2: value2; …;}</w:t>
      </w:r>
    </w:p>
    <w:p w14:paraId="4D8E66B5" w14:textId="43A7CA21" w:rsidR="0029784F" w:rsidRDefault="0029784F" w:rsidP="0029784F">
      <w:pPr>
        <w:pStyle w:val="code"/>
        <w:ind w:firstLine="720"/>
      </w:pPr>
      <w:r>
        <w:t>(Lặp lại cho mỗi thẻ có thuộc tính cần định dạng)</w:t>
      </w:r>
    </w:p>
    <w:p w14:paraId="4F8DAF34" w14:textId="5927A2FC" w:rsidR="0029784F" w:rsidRDefault="0029784F" w:rsidP="0029784F">
      <w:pPr>
        <w:pStyle w:val="code"/>
      </w:pPr>
      <w:r>
        <w:t>&lt;/style&gt;</w:t>
      </w:r>
    </w:p>
    <w:p w14:paraId="563CFBB5" w14:textId="52D81085" w:rsidR="0029784F" w:rsidRDefault="0029784F" w:rsidP="0029784F">
      <w:pPr>
        <w:pStyle w:val="code"/>
      </w:pPr>
      <w:r>
        <w:t>&lt;/head&gt;</w:t>
      </w:r>
    </w:p>
    <w:p w14:paraId="3B155B5B" w14:textId="5470339E" w:rsidR="0029784F" w:rsidRDefault="0029784F" w:rsidP="001828A8">
      <w:pPr>
        <w:pStyle w:val="Heading4"/>
      </w:pPr>
      <w:bookmarkStart w:id="30" w:name="_Toc215565879"/>
      <w:r>
        <w:t>External style sheet</w:t>
      </w:r>
      <w:bookmarkEnd w:id="30"/>
    </w:p>
    <w:p w14:paraId="10BF9BDF" w14:textId="33074DC5" w:rsidR="001828A8" w:rsidRDefault="001828A8" w:rsidP="00D76981">
      <w:pPr>
        <w:pStyle w:val="content"/>
      </w:pPr>
      <w:r>
        <w:t xml:space="preserve">Là một bảng kiểu được lưu trữ thành một file bên ngoài và được liên kết với trang HTML. Do đó, ta có thể gọi chúng vào bất kỳ trang HTML nào ta muốn. Nếu </w:t>
      </w:r>
      <w:r>
        <w:lastRenderedPageBreak/>
        <w:t xml:space="preserve">đang sử dụng Dreamweaver, để soạn thảo tập tin CSS, ta vào File </w:t>
      </w:r>
      <w:r w:rsidR="00A13BB7">
        <w:rPr>
          <w:rFonts w:cs="Times New Roman"/>
        </w:rPr>
        <w:t>→</w:t>
      </w:r>
      <w:r w:rsidR="00A13BB7">
        <w:t xml:space="preserve"> </w:t>
      </w:r>
      <w:r>
        <w:t xml:space="preserve"> New</w:t>
      </w:r>
      <w:r w:rsidR="00D76981">
        <w:t xml:space="preserve"> </w:t>
      </w:r>
      <w:r w:rsidR="00A13BB7">
        <w:rPr>
          <w:rFonts w:cs="Times New Roman"/>
        </w:rPr>
        <w:t>→</w:t>
      </w:r>
      <w:r w:rsidR="00A13BB7">
        <w:t xml:space="preserve"> </w:t>
      </w:r>
      <w:r w:rsidR="00D76981">
        <w:t xml:space="preserve">Basic Page </w:t>
      </w:r>
      <w:r w:rsidR="00A13BB7">
        <w:rPr>
          <w:rFonts w:cs="Times New Roman"/>
        </w:rPr>
        <w:t>→</w:t>
      </w:r>
      <w:r w:rsidR="00A13BB7">
        <w:t xml:space="preserve"> </w:t>
      </w:r>
      <w:r w:rsidR="00D76981">
        <w:t xml:space="preserve"> CSS. </w:t>
      </w:r>
    </w:p>
    <w:p w14:paraId="621D6578" w14:textId="456D5F73" w:rsidR="00D76981" w:rsidRDefault="00D76981" w:rsidP="00D76981">
      <w:pPr>
        <w:pStyle w:val="content"/>
      </w:pPr>
      <w:r>
        <w:t xml:space="preserve">Cú pháp: </w:t>
      </w:r>
    </w:p>
    <w:p w14:paraId="40CB0E2B" w14:textId="750DA824" w:rsidR="003D3CFC" w:rsidRDefault="00D76981" w:rsidP="00D76981">
      <w:pPr>
        <w:pStyle w:val="code"/>
      </w:pPr>
      <w:r>
        <w:t>Selector {property1: value 1; property2: value 2; …;}</w:t>
      </w:r>
      <w:r w:rsidR="003D3CFC">
        <w:t xml:space="preserve"> </w:t>
      </w:r>
    </w:p>
    <w:p w14:paraId="6054C54B" w14:textId="252A5A0D" w:rsidR="00D658EB" w:rsidRPr="00326ABC" w:rsidRDefault="00D658EB" w:rsidP="00D658EB">
      <w:pPr>
        <w:pStyle w:val="content"/>
      </w:pPr>
      <w:r>
        <w:t>Sau đó lưu tập tin lại, tập tin sẽ có phần mở rộng là *.css. Để sử dụng bảng mẫu đã định nghĩa, ta gọi tập tin CSS trong phần &lt;head&gt; của trang với thẻ &lt;link&gt;.</w:t>
      </w:r>
    </w:p>
    <w:p w14:paraId="1520815F" w14:textId="3D40FF51" w:rsidR="006E19E1" w:rsidRPr="006E19E1" w:rsidRDefault="006E19E1" w:rsidP="00AA043F">
      <w:pPr>
        <w:pStyle w:val="Heading3"/>
      </w:pPr>
      <w:bookmarkStart w:id="31" w:name="_Toc215565880"/>
      <w:r w:rsidRPr="006E19E1">
        <w:t>JavaScript – Ngôn ngữ lập trình web</w:t>
      </w:r>
      <w:bookmarkEnd w:id="31"/>
      <w:r w:rsidRPr="006E19E1">
        <w:t xml:space="preserve"> </w:t>
      </w:r>
    </w:p>
    <w:p w14:paraId="1B0FD143" w14:textId="77777777" w:rsidR="006E19E1" w:rsidRPr="006E19E1" w:rsidRDefault="006E19E1" w:rsidP="00326ABC">
      <w:pPr>
        <w:pStyle w:val="content"/>
      </w:pPr>
      <w:r w:rsidRPr="006E19E1">
        <w:t xml:space="preserve">JavaScript là một ngôn ngữ lập trình đa năng, được sử dụng chủ yếu để tạo ra các trang web tương tác và động. Nó cho phép các nhà phát triển thêm các tính năng như hoạt ảnh, menu thả xuống, và bản đồ tương tác, giúp cải thiện trải nghiệm người dùng. Bên cạnh việc chạy trên trình duyệt, JavaScript còn được dùng để phát triển ứng dụng phía máy chủ, ứng dụng di động, và trò chơi. </w:t>
      </w:r>
    </w:p>
    <w:p w14:paraId="48DBB036" w14:textId="77777777" w:rsidR="006E19E1" w:rsidRPr="006E19E1" w:rsidRDefault="006E19E1" w:rsidP="00326ABC">
      <w:pPr>
        <w:pStyle w:val="content"/>
      </w:pPr>
      <w:r w:rsidRPr="006E19E1">
        <w:rPr>
          <w:i/>
          <w:iCs/>
        </w:rPr>
        <w:t xml:space="preserve">Chức năng của JavaScript: </w:t>
      </w:r>
      <w:r w:rsidRPr="006E19E1">
        <w:t>Làm cho các trang web trở nên tương tác và sống động bằng cách thêm các yếu tố động, phản hồi người dùng và xử lý các hành động. Nó đóng vai trò thiết yếu trong việc thay đổi cấu trúc, nội dung và phong cách của trang web sau khi trang đã được tải lên trình duyệt, ngoài ra còn có khả năng phát triển ứng dụng phía máy chủ, di động, …</w:t>
      </w:r>
    </w:p>
    <w:p w14:paraId="2F03DC4A" w14:textId="61109025" w:rsidR="006E19E1" w:rsidRPr="006E19E1" w:rsidRDefault="006E19E1" w:rsidP="00326ABC">
      <w:pPr>
        <w:pStyle w:val="content"/>
      </w:pPr>
      <w:r w:rsidRPr="006E19E1">
        <w:t>Các chức năng chính trên trình duyệt:</w:t>
      </w:r>
    </w:p>
    <w:p w14:paraId="4226C019" w14:textId="77777777" w:rsidR="006E19E1" w:rsidRPr="00402B17" w:rsidRDefault="006E19E1" w:rsidP="00402B17">
      <w:pPr>
        <w:pStyle w:val="content"/>
      </w:pPr>
      <w:r w:rsidRPr="00402B17">
        <w:rPr>
          <w:b/>
          <w:bCs/>
        </w:rPr>
        <w:t>Tạo tương tác:</w:t>
      </w:r>
      <w:r w:rsidRPr="00402B17">
        <w:t> Cho phép tạo ra các tính năng như menu thả xuống, nút bấm có thể nhấp, biểu mẫu (form), slideshow hình ảnh và các hiệu ứng động. </w:t>
      </w:r>
    </w:p>
    <w:p w14:paraId="63A46848" w14:textId="77777777" w:rsidR="006E19E1" w:rsidRPr="00402B17" w:rsidRDefault="006E19E1" w:rsidP="00402B17">
      <w:pPr>
        <w:pStyle w:val="content"/>
      </w:pPr>
      <w:r w:rsidRPr="00402B17">
        <w:rPr>
          <w:b/>
          <w:bCs/>
        </w:rPr>
        <w:t>Thao tác với DOM:</w:t>
      </w:r>
      <w:r w:rsidRPr="00402B17">
        <w:t> Thêm, xóa, sửa đổi các phần tử HTML và thuộc tính CSS của trang web một cách linh hoạt để thay đổi bố cục và nội dung. </w:t>
      </w:r>
    </w:p>
    <w:p w14:paraId="35416CE5" w14:textId="77777777" w:rsidR="006E19E1" w:rsidRPr="00402B17" w:rsidRDefault="006E19E1" w:rsidP="00402B17">
      <w:pPr>
        <w:pStyle w:val="content"/>
      </w:pPr>
      <w:r w:rsidRPr="00402B17">
        <w:rPr>
          <w:b/>
          <w:bCs/>
        </w:rPr>
        <w:t>Xác nhận dữ liệu:</w:t>
      </w:r>
      <w:r w:rsidRPr="00402B17">
        <w:t> Kiểm tra tính hợp lệ của dữ liệu người dùng nhập vào biểu mẫu trước khi gửi đi. </w:t>
      </w:r>
    </w:p>
    <w:p w14:paraId="29FB65C2" w14:textId="77777777" w:rsidR="006E19E1" w:rsidRPr="00402B17" w:rsidRDefault="006E19E1" w:rsidP="00402B17">
      <w:pPr>
        <w:pStyle w:val="content"/>
      </w:pPr>
      <w:r w:rsidRPr="00402B17">
        <w:rPr>
          <w:b/>
          <w:bCs/>
        </w:rPr>
        <w:t>Giao tiếp với máy chủ:</w:t>
      </w:r>
      <w:r w:rsidRPr="00402B17">
        <w:t> Gửi yêu cầu đến máy chủ và nhận phản hồi để cập nhật một phần nội dung trang mà không cần tải lại toàn bộ trang. </w:t>
      </w:r>
    </w:p>
    <w:p w14:paraId="0CCBCF81" w14:textId="025CEFC8" w:rsidR="006E19E1" w:rsidRPr="006E19E1" w:rsidRDefault="006E19E1" w:rsidP="00AA043F">
      <w:pPr>
        <w:pStyle w:val="Heading3"/>
      </w:pPr>
      <w:bookmarkStart w:id="32" w:name="_Toc215565881"/>
      <w:r w:rsidRPr="006E19E1">
        <w:lastRenderedPageBreak/>
        <w:t>Mối quan hệ giữa HTML – CSS – JavaScript</w:t>
      </w:r>
      <w:bookmarkEnd w:id="32"/>
      <w:r w:rsidRPr="006E19E1">
        <w:t xml:space="preserve"> </w:t>
      </w:r>
    </w:p>
    <w:p w14:paraId="01E43C04" w14:textId="78141A61" w:rsidR="006E19E1" w:rsidRPr="006E19E1" w:rsidRDefault="00152408" w:rsidP="00B76247">
      <w:pPr>
        <w:pStyle w:val="content"/>
      </w:pPr>
      <w:r w:rsidRPr="00152408">
        <w:t>Trong quá trình xây dựng ứng dụng siêu thị mini trên nền tảng web, ba công nghệ HTML, CSS và JavaScript có mối quan hệ chặt chẽ và bổ trợ lẫn nhau nhằm tạo nên một giao diện hoàn chỉnh, trực quan và có tính tương tác cao.</w:t>
      </w:r>
      <w:r w:rsidR="006E19E1" w:rsidRPr="006E19E1">
        <w:t>.</w:t>
      </w:r>
    </w:p>
    <w:p w14:paraId="37A1369D" w14:textId="77777777" w:rsidR="00152408" w:rsidRDefault="006E19E1" w:rsidP="00402B17">
      <w:pPr>
        <w:pStyle w:val="content"/>
        <w:rPr>
          <w:b/>
          <w:bCs/>
        </w:rPr>
      </w:pPr>
      <w:r w:rsidRPr="00402B17">
        <w:rPr>
          <w:b/>
          <w:bCs/>
        </w:rPr>
        <w:t>HTML (Hyper Text Markup Language):</w:t>
      </w:r>
      <w:r w:rsidRPr="006E19E1">
        <w:t xml:space="preserve"> </w:t>
      </w:r>
      <w:r w:rsidR="00152408" w:rsidRPr="00152408">
        <w:t>đóng vai trò là nền tảng, chịu trách nhiệm xây dựng cấu trúc và nội dung của trang web. Các thành phần như khung trang, menu chức năng, bảng hiển thị sản phẩm, biểu mẫu nhập liệu hay khu vực hóa đơn đều được định nghĩa thông qua HTML.</w:t>
      </w:r>
      <w:r w:rsidR="00152408" w:rsidRPr="00152408">
        <w:rPr>
          <w:b/>
          <w:bCs/>
        </w:rPr>
        <w:t xml:space="preserve"> </w:t>
      </w:r>
    </w:p>
    <w:p w14:paraId="2B391834" w14:textId="689AFAF8" w:rsidR="006E19E1" w:rsidRPr="006E19E1" w:rsidRDefault="006E19E1" w:rsidP="00402B17">
      <w:pPr>
        <w:pStyle w:val="content"/>
      </w:pPr>
      <w:r w:rsidRPr="00402B17">
        <w:rPr>
          <w:b/>
          <w:bCs/>
        </w:rPr>
        <w:t>CSS (Cascading Style Sheets):</w:t>
      </w:r>
      <w:r w:rsidRPr="006E19E1">
        <w:t xml:space="preserve"> </w:t>
      </w:r>
      <w:r w:rsidR="00152408" w:rsidRPr="00152408">
        <w:t>được sử dụng để trình bày và định dạng giao diện, giúp các thành phần HTML trở nên trực quan, dễ nhìn và thân thiện với người dùng. Thông qua CSS, hệ thống có thể thiết kế bố cục, màu sắc, kích thước, hiệu ứng hiển thị, từ đó nâng cao trải nghiệm người dùng khi thao tác trên ứng dụng.</w:t>
      </w:r>
      <w:r w:rsidRPr="006E19E1">
        <w:t xml:space="preserve">,… Giúp trang web trở nên trực quan, đẹp mắt và dễ sử dụng. </w:t>
      </w:r>
    </w:p>
    <w:p w14:paraId="48624521" w14:textId="77777777" w:rsidR="006E19E1" w:rsidRDefault="006E19E1" w:rsidP="00402B17">
      <w:pPr>
        <w:pStyle w:val="content"/>
      </w:pPr>
      <w:r w:rsidRPr="00402B17">
        <w:rPr>
          <w:b/>
          <w:bCs/>
        </w:rPr>
        <w:t>JavaScript:</w:t>
      </w:r>
      <w:r w:rsidRPr="006E19E1">
        <w:t xml:space="preserve"> Là ngôn ngữ lập trình dùng để xử lý tương tác và thêm tính năng động cho website. JavaScript có thể lắng nghe sự kiện (click, nhập liệu), thay đổi nội dung HTML, thao tác dữ liệu và tạo các hiệu ứng trực quan.</w:t>
      </w:r>
    </w:p>
    <w:p w14:paraId="1935CBD4" w14:textId="3FD93279" w:rsidR="002D1319" w:rsidRDefault="002D1319" w:rsidP="002D1319">
      <w:pPr>
        <w:pStyle w:val="Heading3"/>
      </w:pPr>
      <w:bookmarkStart w:id="33" w:name="_Toc215565882"/>
      <w:r>
        <w:t>Tổng quan về Bootstrap</w:t>
      </w:r>
      <w:bookmarkEnd w:id="33"/>
      <w:r>
        <w:t xml:space="preserve"> </w:t>
      </w:r>
    </w:p>
    <w:p w14:paraId="217B5E64" w14:textId="4A59BC11" w:rsidR="002D1319" w:rsidRDefault="002D1319" w:rsidP="002D1319">
      <w:pPr>
        <w:pStyle w:val="content"/>
        <w:rPr>
          <w:sz w:val="24"/>
          <w:szCs w:val="24"/>
        </w:rPr>
      </w:pPr>
      <w:r w:rsidRPr="002D1319">
        <w:rPr>
          <w:rStyle w:val="Strong"/>
          <w:b w:val="0"/>
          <w:bCs w:val="0"/>
        </w:rPr>
        <w:t>Bootstrap</w:t>
      </w:r>
      <w:r>
        <w:t xml:space="preserve"> là một framework front-end mã nguồn mở nhằm hỗ trợ lập trình viên xây dựng giao diện web hiện đại, thống nhất và dễ tùy biến. Framework này cung cấp sẵn các tệp CSS và JavaScript, cùng hàng trăm class giúp tạo bố cục, định dạng văn bản, thiết kế biểu mẫu và các thành phần giao diện mà không cần tự viết CSS từ đầu. Với hệ thống lưới 12 cột (Grid System), Bootstrap cho phép trang web tự điều chỉnh kích thước và bố cục tương ứng với điện thoại, máy tính bảng hoặc máy tính để bàn, giúp website đạt tính responsive cao.</w:t>
      </w:r>
    </w:p>
    <w:p w14:paraId="14E0D85B" w14:textId="201237D8" w:rsidR="002D1319" w:rsidRDefault="002D1319" w:rsidP="002D1319">
      <w:pPr>
        <w:pStyle w:val="content"/>
      </w:pPr>
      <w:r>
        <w:t>Bootstrap hoạt động như một bộ công cụ giao diện hoàn chỉnh với nhiều thành phần dựng sẵn, vì vậy nó giúp đơn giản hóa quá trình thiết kế web và giảm thiểu lỗi. Bên cạnh CSS, Bootstrap còn cung cấp thư viện JavaScript nhằm xử lý các thành phần tương tác như Dropdown, Collapse, Carousel… giúp website trở nên sinh động và tiện dụng hơn. Nhờ đó, lập trình viên có thể xây dựng giao diện nhanh chóng mà vẫn đảm bảo tính chuyên nghiệp, thẩm mỹ và đồng nhất.</w:t>
      </w:r>
    </w:p>
    <w:p w14:paraId="17AD1DE7" w14:textId="6B2DA821" w:rsidR="002378FE" w:rsidRDefault="002378FE" w:rsidP="002D1319">
      <w:pPr>
        <w:pStyle w:val="content"/>
      </w:pPr>
      <w:r>
        <w:lastRenderedPageBreak/>
        <w:t xml:space="preserve">Một số câu lệnh trong Bootstrap: </w:t>
      </w:r>
    </w:p>
    <w:p w14:paraId="369A096E" w14:textId="059A12B8" w:rsidR="00433808" w:rsidRDefault="00433808" w:rsidP="00433808">
      <w:pPr>
        <w:pStyle w:val="Heading4"/>
      </w:pPr>
      <w:r>
        <w:t>Bootstrap Containers</w:t>
      </w:r>
    </w:p>
    <w:p w14:paraId="0F7E9155" w14:textId="6C9A9387" w:rsidR="00433808" w:rsidRDefault="00433808" w:rsidP="002D1319">
      <w:pPr>
        <w:pStyle w:val="content"/>
      </w:pPr>
      <w:r>
        <w:t xml:space="preserve">Class .container cung cấp một vùng chứa có chiều rộng cố định và class .container-fluid cung cấp một vùng chứa có chiều rộng đầy đủ, trải dài toàn bộ chiều rộng của khung. Ví dụ: </w:t>
      </w:r>
    </w:p>
    <w:p w14:paraId="0D22F801" w14:textId="77777777" w:rsidR="00433808" w:rsidRDefault="00433808" w:rsidP="00433808">
      <w:pPr>
        <w:pStyle w:val="code"/>
      </w:pPr>
      <w:r>
        <w:t>&lt;div class="container"&gt;</w:t>
      </w:r>
    </w:p>
    <w:p w14:paraId="1190FB95" w14:textId="77777777" w:rsidR="00433808" w:rsidRDefault="00433808" w:rsidP="00433808">
      <w:pPr>
        <w:pStyle w:val="code"/>
      </w:pPr>
      <w:r>
        <w:t xml:space="preserve">  &lt;h1&gt;Ghi chú cá nhân&lt;/h1&gt;</w:t>
      </w:r>
    </w:p>
    <w:p w14:paraId="718ACDC6" w14:textId="134BA830" w:rsidR="00433808" w:rsidRDefault="00433808" w:rsidP="00433808">
      <w:pPr>
        <w:pStyle w:val="code"/>
      </w:pPr>
      <w:r>
        <w:t>&lt;/div&gt;</w:t>
      </w:r>
    </w:p>
    <w:p w14:paraId="3F31F8DC" w14:textId="77777777" w:rsidR="00433808" w:rsidRDefault="00433808" w:rsidP="00433808">
      <w:pPr>
        <w:pStyle w:val="content"/>
      </w:pPr>
    </w:p>
    <w:p w14:paraId="57F7365C" w14:textId="1B6E0A1D" w:rsidR="00433808" w:rsidRDefault="00433808" w:rsidP="00433808">
      <w:pPr>
        <w:pStyle w:val="code"/>
      </w:pPr>
      <w:r>
        <w:t>&lt;div class="container-fluid"&gt;</w:t>
      </w:r>
    </w:p>
    <w:p w14:paraId="41ED5B1D" w14:textId="77777777" w:rsidR="00433808" w:rsidRDefault="00433808" w:rsidP="00433808">
      <w:pPr>
        <w:pStyle w:val="code"/>
      </w:pPr>
      <w:r>
        <w:t xml:space="preserve">  &lt;h1&gt;Ghi chú cá nhân&lt;/h1&gt;</w:t>
      </w:r>
    </w:p>
    <w:p w14:paraId="530BC54B" w14:textId="11B14B76" w:rsidR="00433808" w:rsidRDefault="00433808" w:rsidP="00537DEC">
      <w:pPr>
        <w:pStyle w:val="code"/>
      </w:pPr>
      <w:r>
        <w:t>&lt;/div&gt;</w:t>
      </w:r>
    </w:p>
    <w:p w14:paraId="4A978750" w14:textId="6FFB8197" w:rsidR="002378FE" w:rsidRDefault="002378FE" w:rsidP="002378FE">
      <w:pPr>
        <w:pStyle w:val="Heading4"/>
      </w:pPr>
      <w:bookmarkStart w:id="34" w:name="_Toc215565883"/>
      <w:r>
        <w:t>Bootstrap Buttons</w:t>
      </w:r>
      <w:bookmarkEnd w:id="34"/>
    </w:p>
    <w:p w14:paraId="3DB1FB1E" w14:textId="19AAD7AD" w:rsidR="002378FE" w:rsidRDefault="002378FE" w:rsidP="002D1319">
      <w:pPr>
        <w:pStyle w:val="content"/>
      </w:pPr>
      <w:r w:rsidRPr="002378FE">
        <w:t>Bootstrap cung cấp nhiều kiểu nút khác nhau</w:t>
      </w:r>
      <w:r>
        <w:t xml:space="preserve"> như: primary, secondary, success, info,… </w:t>
      </w:r>
      <w:r w:rsidR="00112975">
        <w:t>Ví dụ:</w:t>
      </w:r>
      <w:r>
        <w:t xml:space="preserve"> </w:t>
      </w:r>
    </w:p>
    <w:p w14:paraId="2FE90539" w14:textId="0E558C74" w:rsidR="002378FE" w:rsidRDefault="002378FE" w:rsidP="00576B82">
      <w:pPr>
        <w:pStyle w:val="code"/>
        <w:pBdr>
          <w:right w:val="dashed" w:sz="4" w:space="30" w:color="auto"/>
        </w:pBdr>
      </w:pPr>
      <w:r>
        <w:t>&lt;button type = “button” class = “btn btn-primary”&gt;</w:t>
      </w:r>
      <w:r w:rsidR="00576B82">
        <w:t xml:space="preserve"> Trâm-</w:t>
      </w:r>
      <w:r>
        <w:t>DA23TTD &lt;/button&gt;</w:t>
      </w:r>
    </w:p>
    <w:p w14:paraId="131DBAF7" w14:textId="4003D228" w:rsidR="002378FE" w:rsidRDefault="002378FE" w:rsidP="00576B82">
      <w:pPr>
        <w:pStyle w:val="code"/>
        <w:pBdr>
          <w:right w:val="dashed" w:sz="4" w:space="30" w:color="auto"/>
        </w:pBdr>
      </w:pPr>
      <w:r>
        <w:t xml:space="preserve">&lt;button type = “button” class = “btn btn-secondary”&gt; </w:t>
      </w:r>
      <w:r w:rsidR="00576B82">
        <w:t>Trâm-</w:t>
      </w:r>
      <w:r>
        <w:t>DA23TTD &lt;/button&gt;</w:t>
      </w:r>
    </w:p>
    <w:p w14:paraId="5E7A69B6" w14:textId="02FA09BF" w:rsidR="002378FE" w:rsidRDefault="002378FE" w:rsidP="00576B82">
      <w:pPr>
        <w:pStyle w:val="code"/>
        <w:pBdr>
          <w:right w:val="dashed" w:sz="4" w:space="30" w:color="auto"/>
        </w:pBdr>
      </w:pPr>
      <w:r>
        <w:t xml:space="preserve">&lt;button type = “button” class = “btn btn-success”&gt; </w:t>
      </w:r>
      <w:r w:rsidR="00576B82">
        <w:t>Trâm-</w:t>
      </w:r>
      <w:r>
        <w:t>DA23TTD &lt;/button&gt;</w:t>
      </w:r>
    </w:p>
    <w:p w14:paraId="19365990" w14:textId="0FB2B204" w:rsidR="002378FE" w:rsidRDefault="002378FE" w:rsidP="00576B82">
      <w:pPr>
        <w:pStyle w:val="code"/>
        <w:pBdr>
          <w:right w:val="dashed" w:sz="4" w:space="30" w:color="auto"/>
        </w:pBdr>
      </w:pPr>
      <w:r>
        <w:t xml:space="preserve">&lt;button type = “button” class = “btn btn-info”&gt; </w:t>
      </w:r>
      <w:r w:rsidR="00576B82">
        <w:t>Trâm-</w:t>
      </w:r>
      <w:r>
        <w:t>DA23TTD &lt;/button&gt;</w:t>
      </w:r>
    </w:p>
    <w:p w14:paraId="3449C117" w14:textId="31E26102" w:rsidR="002D1319" w:rsidRDefault="002378FE" w:rsidP="002378FE">
      <w:pPr>
        <w:pStyle w:val="content"/>
      </w:pPr>
      <w:r>
        <w:t xml:space="preserve">Các lệnh trên sẽ tạo các nút có màu xanh dương, màu xám, màu xanh lá và màu xanh biển. </w:t>
      </w:r>
    </w:p>
    <w:p w14:paraId="0C6D146C" w14:textId="05793EFA" w:rsidR="002378FE" w:rsidRDefault="002378FE" w:rsidP="002378FE">
      <w:pPr>
        <w:pStyle w:val="Heading4"/>
      </w:pPr>
      <w:bookmarkStart w:id="35" w:name="_Toc215565884"/>
      <w:r>
        <w:lastRenderedPageBreak/>
        <w:t>Bootstrap Alerts</w:t>
      </w:r>
      <w:bookmarkEnd w:id="35"/>
      <w:r>
        <w:t xml:space="preserve"> </w:t>
      </w:r>
    </w:p>
    <w:p w14:paraId="4AB7BA77" w14:textId="39426C16" w:rsidR="002378FE" w:rsidRDefault="002378FE" w:rsidP="002378FE">
      <w:pPr>
        <w:pStyle w:val="content"/>
      </w:pPr>
      <w:r>
        <w:t>Bo</w:t>
      </w:r>
      <w:r w:rsidRPr="002378FE">
        <w:t>otstrap cung cấp một cách dễ dàng để tạo các thông báo cảnh báo được xác định trước</w:t>
      </w:r>
      <w:r>
        <w:t>.</w:t>
      </w:r>
      <w:r w:rsidRPr="002378FE">
        <w:rPr>
          <w:rFonts w:ascii="Segoe UI" w:hAnsi="Segoe UI" w:cs="Segoe UI"/>
          <w:color w:val="000000"/>
          <w:sz w:val="28"/>
          <w:szCs w:val="22"/>
          <w:shd w:val="clear" w:color="auto" w:fill="FFFFFF"/>
        </w:rPr>
        <w:t xml:space="preserve"> </w:t>
      </w:r>
      <w:r w:rsidRPr="002378FE">
        <w:t>Cảnh báo được tạo bằng </w:t>
      </w:r>
      <w:r>
        <w:t xml:space="preserve">class .alert </w:t>
      </w:r>
      <w:r w:rsidRPr="002378FE">
        <w:t>, theo sau là một trong các lớp theo ngữ</w:t>
      </w:r>
      <w:r>
        <w:t xml:space="preserve"> cảnh: .alert-success, .alert-info, .alert-warning,…</w:t>
      </w:r>
      <w:r w:rsidR="00112975">
        <w:t xml:space="preserve">Ví dụ: </w:t>
      </w:r>
    </w:p>
    <w:p w14:paraId="6787E444" w14:textId="520E0F03" w:rsidR="00112975" w:rsidRDefault="00112975" w:rsidP="00112975">
      <w:pPr>
        <w:pStyle w:val="code"/>
      </w:pPr>
      <w:r>
        <w:t xml:space="preserve">&lt;div class = “alert alert-success&gt; </w:t>
      </w:r>
    </w:p>
    <w:p w14:paraId="685B5444" w14:textId="38E2BEA7" w:rsidR="00112975" w:rsidRDefault="00112975" w:rsidP="00112975">
      <w:pPr>
        <w:pStyle w:val="code"/>
        <w:ind w:firstLine="720"/>
      </w:pPr>
      <w:r>
        <w:t xml:space="preserve">DA23TTD </w:t>
      </w:r>
    </w:p>
    <w:p w14:paraId="6AA64CEE" w14:textId="01769F43" w:rsidR="00112975" w:rsidRDefault="00112975" w:rsidP="00112975">
      <w:pPr>
        <w:pStyle w:val="code"/>
      </w:pPr>
      <w:r>
        <w:t>&lt;/div&gt;</w:t>
      </w:r>
    </w:p>
    <w:p w14:paraId="010538FC" w14:textId="54E9E8D3" w:rsidR="00112975" w:rsidRDefault="00112975" w:rsidP="00112975">
      <w:pPr>
        <w:pStyle w:val="Heading4"/>
      </w:pPr>
      <w:bookmarkStart w:id="36" w:name="_Toc215565885"/>
      <w:r>
        <w:t>Bootstrap Tables</w:t>
      </w:r>
      <w:bookmarkEnd w:id="36"/>
    </w:p>
    <w:p w14:paraId="607FA0B5" w14:textId="2EAEE648" w:rsidR="00112975" w:rsidRDefault="00112975" w:rsidP="00112975">
      <w:pPr>
        <w:pStyle w:val="content"/>
      </w:pPr>
      <w:r>
        <w:t xml:space="preserve">Bảng bootstrap cơ bản có phần đệm nhẹ và các ngăn chia theo chiều ngang. Class .table thêm kiểu dáng cơ bản vào bảng. Ví dụ: </w:t>
      </w:r>
    </w:p>
    <w:p w14:paraId="631F1030" w14:textId="77777777" w:rsidR="00112975" w:rsidRDefault="00112975" w:rsidP="00112975">
      <w:pPr>
        <w:pStyle w:val="code"/>
      </w:pPr>
      <w:r>
        <w:t xml:space="preserve">&lt;div class="container mt-3"&gt;           </w:t>
      </w:r>
    </w:p>
    <w:p w14:paraId="39BCE252" w14:textId="77777777" w:rsidR="00112975" w:rsidRDefault="00112975" w:rsidP="00112975">
      <w:pPr>
        <w:pStyle w:val="code"/>
      </w:pPr>
      <w:r>
        <w:t xml:space="preserve">  &lt;table class="table"&gt;</w:t>
      </w:r>
    </w:p>
    <w:p w14:paraId="1E433850" w14:textId="77777777" w:rsidR="00112975" w:rsidRDefault="00112975" w:rsidP="00112975">
      <w:pPr>
        <w:pStyle w:val="code"/>
      </w:pPr>
      <w:r>
        <w:t xml:space="preserve">    &lt;thead&gt;</w:t>
      </w:r>
    </w:p>
    <w:p w14:paraId="13D40458" w14:textId="77777777" w:rsidR="00112975" w:rsidRDefault="00112975" w:rsidP="00112975">
      <w:pPr>
        <w:pStyle w:val="code"/>
      </w:pPr>
      <w:r>
        <w:t xml:space="preserve">      &lt;tr&gt;</w:t>
      </w:r>
    </w:p>
    <w:p w14:paraId="47B76F0C" w14:textId="77777777" w:rsidR="00112975" w:rsidRDefault="00112975" w:rsidP="00112975">
      <w:pPr>
        <w:pStyle w:val="code"/>
      </w:pPr>
      <w:r>
        <w:t xml:space="preserve">        &lt;th&gt;Firstname&lt;/th&gt;</w:t>
      </w:r>
    </w:p>
    <w:p w14:paraId="632BF959" w14:textId="77777777" w:rsidR="00112975" w:rsidRDefault="00112975" w:rsidP="00112975">
      <w:pPr>
        <w:pStyle w:val="code"/>
      </w:pPr>
      <w:r>
        <w:t xml:space="preserve">        &lt;th&gt;Lastname&lt;/th&gt;</w:t>
      </w:r>
    </w:p>
    <w:p w14:paraId="2909AAF1" w14:textId="77777777" w:rsidR="00112975" w:rsidRDefault="00112975" w:rsidP="00112975">
      <w:pPr>
        <w:pStyle w:val="code"/>
      </w:pPr>
      <w:r>
        <w:t xml:space="preserve">        &lt;th&gt;Email&lt;/th&gt;</w:t>
      </w:r>
    </w:p>
    <w:p w14:paraId="72EFB0B2" w14:textId="77777777" w:rsidR="00112975" w:rsidRDefault="00112975" w:rsidP="00112975">
      <w:pPr>
        <w:pStyle w:val="code"/>
      </w:pPr>
      <w:r>
        <w:t xml:space="preserve">      &lt;/tr&gt;</w:t>
      </w:r>
    </w:p>
    <w:p w14:paraId="705A9200" w14:textId="77777777" w:rsidR="00112975" w:rsidRDefault="00112975" w:rsidP="00112975">
      <w:pPr>
        <w:pStyle w:val="code"/>
      </w:pPr>
      <w:r>
        <w:t xml:space="preserve">    &lt;/thead&gt;</w:t>
      </w:r>
    </w:p>
    <w:p w14:paraId="5D9FF539" w14:textId="77777777" w:rsidR="00112975" w:rsidRDefault="00112975" w:rsidP="00112975">
      <w:pPr>
        <w:pStyle w:val="code"/>
      </w:pPr>
      <w:r>
        <w:t xml:space="preserve">    &lt;tbody&gt;</w:t>
      </w:r>
    </w:p>
    <w:p w14:paraId="5C8F62D9" w14:textId="77777777" w:rsidR="00112975" w:rsidRDefault="00112975" w:rsidP="00112975">
      <w:pPr>
        <w:pStyle w:val="code"/>
      </w:pPr>
      <w:r>
        <w:t xml:space="preserve">      &lt;tr&gt;</w:t>
      </w:r>
    </w:p>
    <w:p w14:paraId="03D00231" w14:textId="37ADD253" w:rsidR="00112975" w:rsidRDefault="00112975" w:rsidP="00112975">
      <w:pPr>
        <w:pStyle w:val="code"/>
      </w:pPr>
      <w:r>
        <w:t xml:space="preserve">        &lt;td&gt;</w:t>
      </w:r>
      <w:r w:rsidR="00576B82">
        <w:t>Bảo</w:t>
      </w:r>
      <w:r>
        <w:t>&lt;/td&gt;</w:t>
      </w:r>
    </w:p>
    <w:p w14:paraId="5DF0BFBB" w14:textId="27ED32BA" w:rsidR="00112975" w:rsidRDefault="00112975" w:rsidP="00112975">
      <w:pPr>
        <w:pStyle w:val="code"/>
      </w:pPr>
      <w:r>
        <w:t xml:space="preserve">        &lt;td&gt;</w:t>
      </w:r>
      <w:r w:rsidR="00576B82">
        <w:t>Trâm</w:t>
      </w:r>
      <w:r>
        <w:t>&lt;/td&gt;</w:t>
      </w:r>
    </w:p>
    <w:p w14:paraId="77F85008" w14:textId="5E4A3CAC" w:rsidR="00112975" w:rsidRDefault="00112975" w:rsidP="00112975">
      <w:pPr>
        <w:pStyle w:val="code"/>
      </w:pPr>
      <w:r>
        <w:t xml:space="preserve">        &lt;td&gt;110123</w:t>
      </w:r>
      <w:r w:rsidR="00576B82">
        <w:t>191</w:t>
      </w:r>
      <w:r>
        <w:t>@st.tvu.edu.vn&lt;/td&gt;</w:t>
      </w:r>
    </w:p>
    <w:p w14:paraId="0C2340B7" w14:textId="77777777" w:rsidR="00112975" w:rsidRDefault="00112975" w:rsidP="00112975">
      <w:pPr>
        <w:pStyle w:val="code"/>
      </w:pPr>
      <w:r>
        <w:t xml:space="preserve">      &lt;/tr&gt;</w:t>
      </w:r>
    </w:p>
    <w:p w14:paraId="3F765F0F" w14:textId="77777777" w:rsidR="00112975" w:rsidRDefault="00112975" w:rsidP="00112975">
      <w:pPr>
        <w:pStyle w:val="code"/>
      </w:pPr>
      <w:r>
        <w:t xml:space="preserve">      &lt;tr&gt;</w:t>
      </w:r>
    </w:p>
    <w:p w14:paraId="3B298D3A" w14:textId="10DCDA8A" w:rsidR="00112975" w:rsidRDefault="00112975" w:rsidP="00112975">
      <w:pPr>
        <w:pStyle w:val="code"/>
      </w:pPr>
      <w:r>
        <w:lastRenderedPageBreak/>
        <w:t xml:space="preserve">        &lt;td&gt;</w:t>
      </w:r>
      <w:r w:rsidR="00576B82">
        <w:t>Thanh</w:t>
      </w:r>
      <w:r>
        <w:t>&lt;/td&gt;</w:t>
      </w:r>
    </w:p>
    <w:p w14:paraId="441BCE8D" w14:textId="3E3A2F48" w:rsidR="00112975" w:rsidRDefault="00112975" w:rsidP="00112975">
      <w:pPr>
        <w:pStyle w:val="code"/>
      </w:pPr>
      <w:r>
        <w:t xml:space="preserve">        &lt;td&gt;</w:t>
      </w:r>
      <w:r w:rsidR="00576B82">
        <w:t>Phúc</w:t>
      </w:r>
      <w:r>
        <w:t>&lt;/td&gt;</w:t>
      </w:r>
    </w:p>
    <w:p w14:paraId="79CFC0F3" w14:textId="0D10BA55" w:rsidR="00112975" w:rsidRDefault="00112975" w:rsidP="00112975">
      <w:pPr>
        <w:pStyle w:val="code"/>
      </w:pPr>
      <w:r>
        <w:t xml:space="preserve">        &lt;td&gt;110123</w:t>
      </w:r>
      <w:r w:rsidR="00576B82">
        <w:t>160</w:t>
      </w:r>
      <w:r>
        <w:t>@st.tvu.edu.vn&lt;/td&gt;</w:t>
      </w:r>
    </w:p>
    <w:p w14:paraId="322A204A" w14:textId="77777777" w:rsidR="00112975" w:rsidRDefault="00112975" w:rsidP="00112975">
      <w:pPr>
        <w:pStyle w:val="code"/>
      </w:pPr>
      <w:r>
        <w:t xml:space="preserve">      &lt;/tr&gt;</w:t>
      </w:r>
    </w:p>
    <w:p w14:paraId="15259406" w14:textId="77777777" w:rsidR="00112975" w:rsidRDefault="00112975" w:rsidP="00112975">
      <w:pPr>
        <w:pStyle w:val="code"/>
      </w:pPr>
      <w:r>
        <w:t xml:space="preserve">    &lt;/tbody&gt;</w:t>
      </w:r>
    </w:p>
    <w:p w14:paraId="5DAC5530" w14:textId="77777777" w:rsidR="00112975" w:rsidRDefault="00112975" w:rsidP="00112975">
      <w:pPr>
        <w:pStyle w:val="code"/>
      </w:pPr>
      <w:r>
        <w:t xml:space="preserve">  &lt;/table&gt;</w:t>
      </w:r>
    </w:p>
    <w:p w14:paraId="538C72CB" w14:textId="374CF651" w:rsidR="00112975" w:rsidRDefault="00112975" w:rsidP="00112975">
      <w:pPr>
        <w:pStyle w:val="code"/>
      </w:pPr>
      <w:r>
        <w:t>&lt;/div&gt;</w:t>
      </w:r>
    </w:p>
    <w:p w14:paraId="6677F563" w14:textId="1D059650" w:rsidR="00112975" w:rsidRDefault="00112975" w:rsidP="00AD7AE0">
      <w:pPr>
        <w:pStyle w:val="Heading4"/>
      </w:pPr>
      <w:bookmarkStart w:id="37" w:name="_Toc215565886"/>
      <w:r>
        <w:t xml:space="preserve">Bootstrap </w:t>
      </w:r>
      <w:r w:rsidR="00AD7AE0">
        <w:t>Navbar</w:t>
      </w:r>
      <w:bookmarkEnd w:id="37"/>
      <w:r w:rsidR="00AD7AE0">
        <w:t xml:space="preserve"> </w:t>
      </w:r>
    </w:p>
    <w:p w14:paraId="416C3BAC" w14:textId="77777777" w:rsidR="00AD7AE0" w:rsidRDefault="00AD7AE0" w:rsidP="00112975">
      <w:pPr>
        <w:pStyle w:val="content"/>
      </w:pPr>
      <w:r>
        <w:t xml:space="preserve">Với Bootstrap, thanh điều hướng có thể mở rộng hoặc thu gọn tùy thuộc vào kích thước màn hình. Thanh điều hướng được tạo bằng class .navbar. Ví dụ: </w:t>
      </w:r>
    </w:p>
    <w:p w14:paraId="4141D6C4" w14:textId="77777777" w:rsidR="00AD7AE0" w:rsidRDefault="00AD7AE0" w:rsidP="00AD7AE0">
      <w:pPr>
        <w:pStyle w:val="code"/>
      </w:pPr>
      <w:r>
        <w:t xml:space="preserve"> &lt;nav class="navbar navbar-expand-sm bg-light"&gt;</w:t>
      </w:r>
    </w:p>
    <w:p w14:paraId="15D8E390" w14:textId="29B005A7" w:rsidR="00AD7AE0" w:rsidRDefault="00AD7AE0" w:rsidP="00AD7AE0">
      <w:pPr>
        <w:pStyle w:val="code"/>
      </w:pPr>
      <w:r>
        <w:t xml:space="preserve">  &lt;div class="container"&gt;</w:t>
      </w:r>
    </w:p>
    <w:p w14:paraId="3C9ED44B" w14:textId="77777777" w:rsidR="00AD7AE0" w:rsidRDefault="00AD7AE0" w:rsidP="00AD7AE0">
      <w:pPr>
        <w:pStyle w:val="code"/>
      </w:pPr>
      <w:r>
        <w:t xml:space="preserve">    &lt;ul class="navbar-nav"&gt;</w:t>
      </w:r>
    </w:p>
    <w:p w14:paraId="344317F0" w14:textId="77777777" w:rsidR="00AD7AE0" w:rsidRDefault="00AD7AE0" w:rsidP="00AD7AE0">
      <w:pPr>
        <w:pStyle w:val="code"/>
      </w:pPr>
      <w:r>
        <w:t xml:space="preserve">      &lt;li class="nav-item"&gt;</w:t>
      </w:r>
    </w:p>
    <w:p w14:paraId="0CFA3219" w14:textId="77777777" w:rsidR="00AD7AE0" w:rsidRDefault="00AD7AE0" w:rsidP="00AD7AE0">
      <w:pPr>
        <w:pStyle w:val="code"/>
      </w:pPr>
      <w:r>
        <w:t xml:space="preserve">        &lt;a class="nav-link" href="#"&gt;Trang chủ&lt;/a&gt;</w:t>
      </w:r>
    </w:p>
    <w:p w14:paraId="7560AFBD" w14:textId="77777777" w:rsidR="00AD7AE0" w:rsidRDefault="00AD7AE0" w:rsidP="00AD7AE0">
      <w:pPr>
        <w:pStyle w:val="code"/>
      </w:pPr>
      <w:r>
        <w:t xml:space="preserve">      &lt;/li&gt;</w:t>
      </w:r>
    </w:p>
    <w:p w14:paraId="1942CA84" w14:textId="77777777" w:rsidR="00AD7AE0" w:rsidRDefault="00AD7AE0" w:rsidP="00AD7AE0">
      <w:pPr>
        <w:pStyle w:val="code"/>
      </w:pPr>
      <w:r>
        <w:t xml:space="preserve">      &lt;li class="nav-item"&gt;</w:t>
      </w:r>
    </w:p>
    <w:p w14:paraId="325FF050" w14:textId="77777777" w:rsidR="00AD7AE0" w:rsidRDefault="00AD7AE0" w:rsidP="00AD7AE0">
      <w:pPr>
        <w:pStyle w:val="code"/>
      </w:pPr>
      <w:r>
        <w:t xml:space="preserve">        &lt;a class="nav-link" href="#"&gt;Liên hệ&lt;/a&gt;</w:t>
      </w:r>
    </w:p>
    <w:p w14:paraId="2592F60B" w14:textId="77777777" w:rsidR="00AD7AE0" w:rsidRDefault="00AD7AE0" w:rsidP="00AD7AE0">
      <w:pPr>
        <w:pStyle w:val="code"/>
      </w:pPr>
      <w:r>
        <w:t xml:space="preserve">      &lt;/li&gt;</w:t>
      </w:r>
    </w:p>
    <w:p w14:paraId="11F5DAB1" w14:textId="77777777" w:rsidR="00AD7AE0" w:rsidRDefault="00AD7AE0" w:rsidP="00AD7AE0">
      <w:pPr>
        <w:pStyle w:val="code"/>
      </w:pPr>
      <w:r>
        <w:t xml:space="preserve">      &lt;li class="nav-item"&gt;</w:t>
      </w:r>
    </w:p>
    <w:p w14:paraId="1FD371D9" w14:textId="77777777" w:rsidR="00AD7AE0" w:rsidRDefault="00AD7AE0" w:rsidP="00AD7AE0">
      <w:pPr>
        <w:pStyle w:val="code"/>
      </w:pPr>
      <w:r>
        <w:t xml:space="preserve">        &lt;a class="nav-link" href="#"&gt;Sản phẩm&lt;/a&gt;</w:t>
      </w:r>
    </w:p>
    <w:p w14:paraId="0DC3587E" w14:textId="77777777" w:rsidR="00AD7AE0" w:rsidRDefault="00AD7AE0" w:rsidP="00AD7AE0">
      <w:pPr>
        <w:pStyle w:val="code"/>
      </w:pPr>
      <w:r>
        <w:t xml:space="preserve">      &lt;/li&gt;</w:t>
      </w:r>
    </w:p>
    <w:p w14:paraId="1A269844" w14:textId="77777777" w:rsidR="00AD7AE0" w:rsidRDefault="00AD7AE0" w:rsidP="00AD7AE0">
      <w:pPr>
        <w:pStyle w:val="code"/>
      </w:pPr>
      <w:r>
        <w:t xml:space="preserve">    &lt;/ul&gt;</w:t>
      </w:r>
    </w:p>
    <w:p w14:paraId="55AC2EE9" w14:textId="77777777" w:rsidR="00AD7AE0" w:rsidRDefault="00AD7AE0" w:rsidP="00AD7AE0">
      <w:pPr>
        <w:pStyle w:val="code"/>
      </w:pPr>
      <w:r>
        <w:t xml:space="preserve">  &lt;/div&gt;</w:t>
      </w:r>
    </w:p>
    <w:p w14:paraId="25D70283" w14:textId="4990820D" w:rsidR="00AD7AE0" w:rsidRDefault="00AD7AE0" w:rsidP="00AD7AE0">
      <w:pPr>
        <w:pStyle w:val="code"/>
      </w:pPr>
      <w:r>
        <w:t>&lt;/nav&gt;</w:t>
      </w:r>
    </w:p>
    <w:p w14:paraId="6D3F8255" w14:textId="3877E8EC" w:rsidR="002273E3" w:rsidRDefault="002273E3" w:rsidP="002273E3">
      <w:pPr>
        <w:pStyle w:val="Heading4"/>
      </w:pPr>
      <w:r>
        <w:lastRenderedPageBreak/>
        <w:t>Bootstrap Forms</w:t>
      </w:r>
    </w:p>
    <w:p w14:paraId="416A295D" w14:textId="77777777" w:rsidR="002273E3" w:rsidRDefault="002273E3" w:rsidP="002273E3">
      <w:pPr>
        <w:pStyle w:val="content"/>
      </w:pPr>
      <w:r>
        <w:t xml:space="preserve">Các phần tử &lt;input&gt; và &lt;textarea&gt; dạng văn bản có class .form_control có kiểu dáng biểu mẫu phù hợp. Vi dụ: </w:t>
      </w:r>
    </w:p>
    <w:p w14:paraId="7B80D9AB" w14:textId="77777777" w:rsidR="002273E3" w:rsidRDefault="002273E3" w:rsidP="002273E3">
      <w:pPr>
        <w:pStyle w:val="code"/>
      </w:pPr>
      <w:r w:rsidRPr="002273E3">
        <w:t>&lt;form method = "post" action = ""&gt;</w:t>
      </w:r>
    </w:p>
    <w:p w14:paraId="0656CFEC" w14:textId="6C932DD8" w:rsidR="002273E3" w:rsidRPr="002273E3" w:rsidRDefault="002273E3" w:rsidP="002273E3">
      <w:pPr>
        <w:pStyle w:val="code"/>
      </w:pPr>
      <w:r>
        <w:t xml:space="preserve">  </w:t>
      </w:r>
      <w:r w:rsidRPr="002273E3">
        <w:t>&lt;div class = "mb-4"&gt;</w:t>
      </w:r>
    </w:p>
    <w:p w14:paraId="4B7352D2" w14:textId="5AF33099" w:rsidR="002273E3" w:rsidRPr="002273E3" w:rsidRDefault="002273E3" w:rsidP="002273E3">
      <w:pPr>
        <w:pStyle w:val="code"/>
      </w:pPr>
      <w:r>
        <w:t xml:space="preserve">    </w:t>
      </w:r>
      <w:r w:rsidRPr="002273E3">
        <w:t>&lt;label class="form-label"&gt; Tên đăng nhập: &lt;/label&gt;</w:t>
      </w:r>
    </w:p>
    <w:p w14:paraId="3F4C6FD0" w14:textId="6B4CD40C" w:rsidR="002273E3" w:rsidRDefault="002273E3" w:rsidP="002273E3">
      <w:pPr>
        <w:pStyle w:val="code"/>
      </w:pPr>
      <w:r>
        <w:t xml:space="preserve">      </w:t>
      </w:r>
      <w:r w:rsidRPr="002273E3">
        <w:t>&lt;input type = "text" name = "username" class = "form-control" value = "" required&gt;</w:t>
      </w:r>
    </w:p>
    <w:p w14:paraId="1E9DA1F4" w14:textId="40823108" w:rsidR="002273E3" w:rsidRPr="002273E3" w:rsidRDefault="002273E3" w:rsidP="002273E3">
      <w:pPr>
        <w:pStyle w:val="code"/>
      </w:pPr>
      <w:r>
        <w:t xml:space="preserve">  </w:t>
      </w:r>
      <w:r w:rsidRPr="002273E3">
        <w:t>&lt;/div&gt;</w:t>
      </w:r>
    </w:p>
    <w:p w14:paraId="5824C5BD" w14:textId="59573BB6" w:rsidR="002273E3" w:rsidRPr="002273E3" w:rsidRDefault="002273E3" w:rsidP="002273E3">
      <w:pPr>
        <w:pStyle w:val="code"/>
      </w:pPr>
      <w:r>
        <w:t xml:space="preserve">  </w:t>
      </w:r>
      <w:r w:rsidRPr="002273E3">
        <w:t>&lt;div class = "mb-4"&gt;</w:t>
      </w:r>
    </w:p>
    <w:p w14:paraId="15C2B9C1" w14:textId="0D07CE58" w:rsidR="002273E3" w:rsidRPr="002273E3" w:rsidRDefault="002273E3" w:rsidP="002273E3">
      <w:pPr>
        <w:pStyle w:val="code"/>
      </w:pPr>
      <w:r>
        <w:t xml:space="preserve">    </w:t>
      </w:r>
      <w:r w:rsidRPr="002273E3">
        <w:t>&lt;label class="form-label"&gt; Mật khẩu: &lt;/label&gt;</w:t>
      </w:r>
    </w:p>
    <w:p w14:paraId="6A5CEFA3" w14:textId="0AF45669" w:rsidR="002273E3" w:rsidRPr="002273E3" w:rsidRDefault="002273E3" w:rsidP="002273E3">
      <w:pPr>
        <w:pStyle w:val="code"/>
      </w:pPr>
      <w:r>
        <w:t xml:space="preserve">      </w:t>
      </w:r>
      <w:r w:rsidRPr="002273E3">
        <w:t>&lt;input type = "password" name = "password" class = "form-control" value = "" required&gt;</w:t>
      </w:r>
    </w:p>
    <w:p w14:paraId="0A6227D8" w14:textId="54BE5921" w:rsidR="002273E3" w:rsidRPr="002273E3" w:rsidRDefault="002273E3" w:rsidP="002273E3">
      <w:pPr>
        <w:pStyle w:val="code"/>
      </w:pPr>
      <w:r>
        <w:t xml:space="preserve">  </w:t>
      </w:r>
      <w:r w:rsidRPr="002273E3">
        <w:t>&lt;/div&gt;</w:t>
      </w:r>
    </w:p>
    <w:p w14:paraId="729F44F6" w14:textId="77777777" w:rsidR="002273E3" w:rsidRPr="002273E3" w:rsidRDefault="002273E3" w:rsidP="002273E3">
      <w:pPr>
        <w:pStyle w:val="code"/>
      </w:pPr>
    </w:p>
    <w:p w14:paraId="632573BF" w14:textId="154C08E4" w:rsidR="002273E3" w:rsidRPr="002273E3" w:rsidRDefault="002273E3" w:rsidP="002273E3">
      <w:pPr>
        <w:pStyle w:val="code"/>
      </w:pPr>
      <w:r>
        <w:t xml:space="preserve">  </w:t>
      </w:r>
      <w:r w:rsidRPr="002273E3">
        <w:t>&lt;button type = "submit" class = "btn btn-primary"</w:t>
      </w:r>
      <w:r>
        <w:t xml:space="preserve">&gt;     </w:t>
      </w:r>
      <w:r w:rsidRPr="002273E3">
        <w:t>Đăng nhập &lt;/button&gt;</w:t>
      </w:r>
    </w:p>
    <w:p w14:paraId="2ED65342" w14:textId="41BBFADF" w:rsidR="002273E3" w:rsidRPr="002273E3" w:rsidRDefault="002273E3" w:rsidP="002273E3">
      <w:pPr>
        <w:pStyle w:val="code"/>
      </w:pPr>
      <w:r w:rsidRPr="002273E3">
        <w:t>&lt;/form&gt;</w:t>
      </w:r>
    </w:p>
    <w:p w14:paraId="2A5FAD42" w14:textId="298DBF75" w:rsidR="002273E3" w:rsidRDefault="00640A16" w:rsidP="00640A16">
      <w:pPr>
        <w:pStyle w:val="Heading4"/>
      </w:pPr>
      <w:r>
        <w:t xml:space="preserve">Bootstrap Grid </w:t>
      </w:r>
    </w:p>
    <w:p w14:paraId="39C3D9F8" w14:textId="4BB6B2A6" w:rsidR="00640A16" w:rsidRDefault="00640A16" w:rsidP="002273E3">
      <w:pPr>
        <w:pStyle w:val="content"/>
      </w:pPr>
      <w:r>
        <w:t xml:space="preserve">Hệ thống lưới Bootstrap có sáu lớp: </w:t>
      </w:r>
    </w:p>
    <w:p w14:paraId="54F2C815" w14:textId="7E839D82" w:rsidR="00640A16" w:rsidRPr="00640A16" w:rsidRDefault="00640A16" w:rsidP="00640A16">
      <w:pPr>
        <w:pStyle w:val="content"/>
      </w:pPr>
      <w:bookmarkStart w:id="38" w:name="_Toc215565887"/>
      <w:r w:rsidRPr="00640A16">
        <w:rPr>
          <w:b/>
          <w:bCs/>
        </w:rPr>
        <w:t>.col</w:t>
      </w:r>
      <w:r>
        <w:t xml:space="preserve"> </w:t>
      </w:r>
      <w:r w:rsidRPr="00640A16">
        <w:t>(thiết bị cực nhỏ - chiều rộng màn hình nhỏ hơn 576px)</w:t>
      </w:r>
    </w:p>
    <w:p w14:paraId="00F2A1ED" w14:textId="28BDC487" w:rsidR="00640A16" w:rsidRPr="00640A16" w:rsidRDefault="00640A16" w:rsidP="00640A16">
      <w:pPr>
        <w:pStyle w:val="content"/>
      </w:pPr>
      <w:r w:rsidRPr="00640A16">
        <w:rPr>
          <w:b/>
          <w:bCs/>
        </w:rPr>
        <w:t>.col-sm-</w:t>
      </w:r>
      <w:r>
        <w:t xml:space="preserve"> </w:t>
      </w:r>
      <w:r w:rsidRPr="00640A16">
        <w:t>(thiết bị nhỏ - chiều rộng màn hình bằng hoặc lớn hơn 576px)</w:t>
      </w:r>
    </w:p>
    <w:p w14:paraId="773AC1D5" w14:textId="132948A9" w:rsidR="00640A16" w:rsidRPr="00640A16" w:rsidRDefault="00640A16" w:rsidP="00640A16">
      <w:pPr>
        <w:pStyle w:val="content"/>
      </w:pPr>
      <w:r w:rsidRPr="00640A16">
        <w:rPr>
          <w:b/>
          <w:bCs/>
        </w:rPr>
        <w:t>.col-md-</w:t>
      </w:r>
      <w:r>
        <w:t xml:space="preserve"> </w:t>
      </w:r>
      <w:r w:rsidRPr="00640A16">
        <w:t>(thiết bị trung bình - chiều rộng màn hình bằng hoặc lớn hơn 768px)</w:t>
      </w:r>
    </w:p>
    <w:p w14:paraId="242B0630" w14:textId="31D5382A" w:rsidR="00640A16" w:rsidRPr="00640A16" w:rsidRDefault="00640A16" w:rsidP="00640A16">
      <w:pPr>
        <w:pStyle w:val="content"/>
      </w:pPr>
      <w:r w:rsidRPr="00640A16">
        <w:rPr>
          <w:b/>
          <w:bCs/>
        </w:rPr>
        <w:t>.col-lg-</w:t>
      </w:r>
      <w:r>
        <w:t xml:space="preserve"> </w:t>
      </w:r>
      <w:r w:rsidRPr="00640A16">
        <w:t>(thiết bị lớn - chiều rộng màn hình bằng hoặc lớn hơn 992px)</w:t>
      </w:r>
    </w:p>
    <w:p w14:paraId="21991D8E" w14:textId="5BD862A5" w:rsidR="00640A16" w:rsidRPr="00640A16" w:rsidRDefault="00640A16" w:rsidP="00640A16">
      <w:pPr>
        <w:pStyle w:val="content"/>
      </w:pPr>
      <w:r w:rsidRPr="00640A16">
        <w:rPr>
          <w:b/>
          <w:bCs/>
        </w:rPr>
        <w:t>.col-xl-</w:t>
      </w:r>
      <w:r>
        <w:t xml:space="preserve"> </w:t>
      </w:r>
      <w:r w:rsidRPr="00640A16">
        <w:t>(thiết bị cực lớn - chiều rộng màn hình bằng hoặc lớn hơn 1200px)</w:t>
      </w:r>
    </w:p>
    <w:p w14:paraId="0A0F9A52" w14:textId="174D4769" w:rsidR="00640A16" w:rsidRDefault="00640A16" w:rsidP="00640A16">
      <w:pPr>
        <w:pStyle w:val="content"/>
      </w:pPr>
      <w:r w:rsidRPr="00640A16">
        <w:rPr>
          <w:b/>
          <w:bCs/>
        </w:rPr>
        <w:t>.col-xxl-</w:t>
      </w:r>
      <w:r>
        <w:t xml:space="preserve"> </w:t>
      </w:r>
      <w:r w:rsidRPr="00640A16">
        <w:t>(thiết bị xxlarge - chiều rộng màn hình bằng hoặc lớn hơn 1400px)</w:t>
      </w:r>
    </w:p>
    <w:p w14:paraId="6BA1DF53" w14:textId="5C003D0D" w:rsidR="00640A16" w:rsidRDefault="00640A16" w:rsidP="00640A16">
      <w:pPr>
        <w:pStyle w:val="content"/>
      </w:pPr>
      <w:r>
        <w:lastRenderedPageBreak/>
        <w:t xml:space="preserve">Ví dụ: </w:t>
      </w:r>
    </w:p>
    <w:p w14:paraId="18B3F5BA" w14:textId="77777777" w:rsidR="00640A16" w:rsidRDefault="00640A16" w:rsidP="00640A16">
      <w:pPr>
        <w:pStyle w:val="code"/>
      </w:pPr>
      <w:r>
        <w:t>&lt;div class="row"&gt;</w:t>
      </w:r>
    </w:p>
    <w:p w14:paraId="4AE69864" w14:textId="2D6B73DD" w:rsidR="00640A16" w:rsidRDefault="00640A16" w:rsidP="00640A16">
      <w:pPr>
        <w:pStyle w:val="code"/>
      </w:pPr>
      <w:r>
        <w:t xml:space="preserve">    &lt;div class="col-sm-6 bg-primary text–white"&gt; 50% &lt;/div&gt;</w:t>
      </w:r>
    </w:p>
    <w:p w14:paraId="0B711A89" w14:textId="4B06371C" w:rsidR="00640A16" w:rsidRDefault="00640A16" w:rsidP="00640A16">
      <w:pPr>
        <w:pStyle w:val="code"/>
      </w:pPr>
      <w:r>
        <w:t xml:space="preserve">    &lt;div class="col-sm-6 bg-dark text-white"&gt; 50% &lt;/div&gt;</w:t>
      </w:r>
    </w:p>
    <w:p w14:paraId="11592094" w14:textId="0D13A3F5" w:rsidR="00640A16" w:rsidRPr="00640A16" w:rsidRDefault="00640A16" w:rsidP="00640A16">
      <w:pPr>
        <w:pStyle w:val="code"/>
      </w:pPr>
      <w:r>
        <w:t xml:space="preserve">  &lt;/div&gt;</w:t>
      </w:r>
    </w:p>
    <w:bookmarkEnd w:id="38"/>
    <w:p w14:paraId="5E8F4F13" w14:textId="1EB948B6" w:rsidR="00981282" w:rsidRDefault="00981282" w:rsidP="008341E8">
      <w:pPr>
        <w:pStyle w:val="content"/>
        <w:keepNext/>
      </w:pPr>
    </w:p>
    <w:p w14:paraId="7B421813" w14:textId="0C272257" w:rsidR="00F02BB7" w:rsidRDefault="00F02BB7" w:rsidP="00F02BB7">
      <w:pPr>
        <w:pStyle w:val="Heading2"/>
      </w:pPr>
      <w:bookmarkStart w:id="39" w:name="_Toc215565906"/>
      <w:r>
        <w:t>Tổng kết chương</w:t>
      </w:r>
      <w:bookmarkEnd w:id="39"/>
      <w:r>
        <w:t xml:space="preserve"> </w:t>
      </w:r>
    </w:p>
    <w:p w14:paraId="198D92F9" w14:textId="6A6D177C" w:rsidR="00F02BB7" w:rsidRPr="00F02BB7" w:rsidRDefault="002D1319" w:rsidP="002D1319">
      <w:pPr>
        <w:pStyle w:val="content"/>
      </w:pPr>
      <w:r w:rsidRPr="002D1319">
        <w:t xml:space="preserve">Chương 2 đã trình bày những nền tảng lý thuyết và công nghệ cốt lõi phục vụ cho việc xây dựng </w:t>
      </w:r>
      <w:r w:rsidR="00576B82">
        <w:t xml:space="preserve">ứng dụng siêu thị </w:t>
      </w:r>
      <w:r w:rsidRPr="002D1319">
        <w:t>trực tuyến</w:t>
      </w:r>
      <w:r>
        <w:t xml:space="preserve">, </w:t>
      </w:r>
      <w:r w:rsidRPr="002D1319">
        <w:t>tập trung làm rõ kiến thức về web tĩnh – web động và mô hình Client–Server, qua đó giải thích cách thức client gửi yêu cầu, server xử lý. Ở phần Front-End, các công nghệ HTML, CSS, JavaScript và Bootstrap được giới thiệu nhằm đảm bảo giao diện thân thiện, dễ sử dụng và tương thích đa nền tảng. Nhìn chung, toàn bộ kiến thức trong chương là cơ sở quan trọng để triển khai thiết kế và xây dựng chức năng hệ thống ở Chương 3</w:t>
      </w:r>
      <w:r>
        <w:t>.</w:t>
      </w:r>
    </w:p>
    <w:p w14:paraId="1570317C" w14:textId="77777777" w:rsidR="00F02BB7" w:rsidRPr="006C4713" w:rsidRDefault="00F02BB7" w:rsidP="006C4713">
      <w:pPr>
        <w:pStyle w:val="content"/>
      </w:pPr>
    </w:p>
    <w:p w14:paraId="2C98A102" w14:textId="7A5454B4" w:rsidR="003F648A" w:rsidRPr="00BF1D2E" w:rsidRDefault="003F648A" w:rsidP="00733A16">
      <w:pPr>
        <w:pStyle w:val="content"/>
      </w:pPr>
      <w:r w:rsidRPr="00BF1D2E">
        <w:br w:type="page"/>
      </w:r>
    </w:p>
    <w:p w14:paraId="3648BEB8" w14:textId="73757F30" w:rsidR="003F648A" w:rsidRDefault="003F648A" w:rsidP="00A667A8">
      <w:pPr>
        <w:pStyle w:val="Heading1"/>
      </w:pPr>
      <w:bookmarkStart w:id="40" w:name="_Toc215565907"/>
      <w:r>
        <w:lastRenderedPageBreak/>
        <w:t>HIỆN THỰC HÓA NGHIÊN CỨ</w:t>
      </w:r>
      <w:r w:rsidR="007174AD">
        <w:t>U</w:t>
      </w:r>
      <w:bookmarkEnd w:id="40"/>
    </w:p>
    <w:p w14:paraId="4463990F" w14:textId="77777777" w:rsidR="007174AD" w:rsidRDefault="007174AD" w:rsidP="007174AD">
      <w:pPr>
        <w:pStyle w:val="Heading2"/>
      </w:pPr>
      <w:bookmarkStart w:id="41" w:name="_Toc215565908"/>
      <w:r>
        <w:t>Mô tả bài toán</w:t>
      </w:r>
      <w:bookmarkEnd w:id="41"/>
      <w:r>
        <w:t xml:space="preserve"> </w:t>
      </w:r>
    </w:p>
    <w:p w14:paraId="585E53F2" w14:textId="6C223542" w:rsidR="00E5463C" w:rsidRPr="00F57DF5" w:rsidRDefault="00F57DF5" w:rsidP="00592E02">
      <w:pPr>
        <w:pStyle w:val="content"/>
      </w:pPr>
      <w:r w:rsidRPr="00F57DF5">
        <w:t>Trong bối cảnh công nghệ thông tin ngày càng phát triển, nhu cầu quản lý hoạt động kinh doanh tại các siêu thị mini và cửa hàng tiện lợi ngày càng trở nên quan trọng. Tuy nhiên, trên thực tế, nhiều siêu thị mini vẫn đang quản lý hàng hóa, bán hàng và theo dõi doanh thu bằng các phương pháp thủ công hoặc rời rạc, dẫn đến việc khó kiểm soát số lượng hàng hóa, dễ xảy ra sai sót và mất nhiều thời gian trong quá trình vận hành.</w:t>
      </w:r>
      <w:r w:rsidR="00E5463C" w:rsidRPr="00F57DF5">
        <w:t xml:space="preserve">. </w:t>
      </w:r>
    </w:p>
    <w:p w14:paraId="706C681C" w14:textId="2E96A499" w:rsidR="00E5463C" w:rsidRPr="00F57DF5" w:rsidRDefault="00E5463C" w:rsidP="00592E02">
      <w:pPr>
        <w:pStyle w:val="content"/>
      </w:pPr>
      <w:r>
        <w:t>Đề tài “</w:t>
      </w:r>
      <w:r w:rsidR="00F57DF5">
        <w:t>Xây dựng ứng dụng quản lí siêu thị mini</w:t>
      </w:r>
      <w:r>
        <w:t xml:space="preserve">” nhằm mục đích giải quyết vấn đề trên bằng cách </w:t>
      </w:r>
      <w:r w:rsidR="00592E02">
        <w:t xml:space="preserve">xây dựng một website cho phép </w:t>
      </w:r>
      <w:r w:rsidR="00F57DF5" w:rsidRPr="00F57DF5">
        <w:t>người dùng (nhân viên hoặc quản lý) thực hiện các thao tác như xem danh sách sản phẩm, nhập thông tin sản phẩm, lập hóa đơn bán hàng, chỉnh sửa dữ liệu và theo dõi tình trạng kinh doanh.</w:t>
      </w:r>
    </w:p>
    <w:p w14:paraId="122963EB" w14:textId="110C75E7" w:rsidR="00592E02" w:rsidRDefault="00592E02" w:rsidP="00592E02">
      <w:pPr>
        <w:pStyle w:val="content"/>
      </w:pPr>
      <w:r>
        <w:t xml:space="preserve">Người dùng có thể đăng ký, đăng nhập tài khoản, tạo, thêm, chỉnh sửa, xóa, gắn nhãn và tìm kiếm ghi chú của mình. Ngoài ra, hệ thống còn hỗ trợ lưu lại lịch sử chỉnh sửa, giúp người dùng có thể khôi phục nội dung cũ khi cần thiết. </w:t>
      </w:r>
    </w:p>
    <w:p w14:paraId="6244754F" w14:textId="3113EDC9" w:rsidR="00592E02" w:rsidRDefault="00592E02" w:rsidP="00592E02">
      <w:pPr>
        <w:pStyle w:val="content"/>
      </w:pPr>
      <w:r>
        <w:t xml:space="preserve">Bài toán được xây dựng dựa trên mô hình Client–Server, trong đó: </w:t>
      </w:r>
    </w:p>
    <w:p w14:paraId="6B32625C" w14:textId="1E40CA29" w:rsidR="00592E02" w:rsidRPr="003333F2" w:rsidRDefault="00592E02" w:rsidP="003333F2">
      <w:pPr>
        <w:pStyle w:val="content"/>
      </w:pPr>
      <w:r w:rsidRPr="00C5698C">
        <w:rPr>
          <w:b/>
          <w:bCs/>
        </w:rPr>
        <w:t>Client</w:t>
      </w:r>
      <w:r w:rsidRPr="003333F2">
        <w:t xml:space="preserve"> là giao diện người dùng được thiết kế bằng HTML, CSS, JavaScript, Bootstrap.</w:t>
      </w:r>
    </w:p>
    <w:p w14:paraId="0C28FBFA" w14:textId="6836865A" w:rsidR="00592E02" w:rsidRPr="003333F2" w:rsidRDefault="00592E02" w:rsidP="003333F2">
      <w:pPr>
        <w:pStyle w:val="content"/>
      </w:pPr>
      <w:r w:rsidRPr="00C5698C">
        <w:rPr>
          <w:b/>
          <w:bCs/>
        </w:rPr>
        <w:t xml:space="preserve">Server </w:t>
      </w:r>
      <w:r w:rsidRPr="003333F2">
        <w:t>xử lý logic bằng PHP.</w:t>
      </w:r>
    </w:p>
    <w:p w14:paraId="633B815E" w14:textId="286FD1E2" w:rsidR="00584483" w:rsidRPr="003333F2" w:rsidRDefault="00584483" w:rsidP="003333F2">
      <w:pPr>
        <w:pStyle w:val="content"/>
      </w:pPr>
      <w:r w:rsidRPr="003333F2">
        <w:t>Hệ thống hướng đến việc tạo ra một ứng dụng web động dễ sử dụng, giao diện thân thiện, hoạt động ổn định.</w:t>
      </w:r>
    </w:p>
    <w:p w14:paraId="20E6F034" w14:textId="4B2273CC" w:rsidR="00584483" w:rsidRDefault="007174AD" w:rsidP="00584483">
      <w:pPr>
        <w:pStyle w:val="Heading2"/>
      </w:pPr>
      <w:bookmarkStart w:id="42" w:name="_Toc215565909"/>
      <w:r>
        <w:t>Đặc tả yêu cầu hệ thống</w:t>
      </w:r>
      <w:bookmarkEnd w:id="42"/>
    </w:p>
    <w:p w14:paraId="39400925" w14:textId="206CC605" w:rsidR="004118FB" w:rsidRPr="00F57DF5" w:rsidRDefault="00F57DF5" w:rsidP="004118FB">
      <w:pPr>
        <w:pStyle w:val="content"/>
      </w:pPr>
      <w:r w:rsidRPr="00F57DF5">
        <w:t>Để đảm bảo ứng dụng siêu thị mini trên nền tảng web được xây dựng một cách đầy đủ, chính xác và phù hợp với mục tiêu đề ra, việc đặc tả yêu cầu hệ thống là bước quan trọng nhằm xác định rõ các chức năng và tiêu chí mà hệ thống cần đáp ứng. Các yêu cầu này là cơ sở cho quá trình phân tích, thiết kế, triển khai và kiểm thử hệ thống.</w:t>
      </w:r>
      <w:r w:rsidR="004118FB" w:rsidRPr="00F57DF5">
        <w:t>.</w:t>
      </w:r>
    </w:p>
    <w:p w14:paraId="4CB032DC" w14:textId="77777777" w:rsidR="007174AD" w:rsidRDefault="007174AD" w:rsidP="007174AD">
      <w:pPr>
        <w:pStyle w:val="Heading3"/>
      </w:pPr>
      <w:bookmarkStart w:id="43" w:name="_Toc215565910"/>
      <w:r>
        <w:t>Yêu cầu chức năng</w:t>
      </w:r>
      <w:bookmarkEnd w:id="43"/>
    </w:p>
    <w:tbl>
      <w:tblPr>
        <w:tblStyle w:val="TableGrid"/>
        <w:tblW w:w="0" w:type="auto"/>
        <w:tblLook w:val="04A0" w:firstRow="1" w:lastRow="0" w:firstColumn="1" w:lastColumn="0" w:noHBand="0" w:noVBand="1"/>
      </w:tblPr>
      <w:tblGrid>
        <w:gridCol w:w="708"/>
        <w:gridCol w:w="1697"/>
        <w:gridCol w:w="2693"/>
        <w:gridCol w:w="1985"/>
        <w:gridCol w:w="1695"/>
      </w:tblGrid>
      <w:tr w:rsidR="00E85980" w14:paraId="0AF73602" w14:textId="77777777" w:rsidTr="00E85980">
        <w:tc>
          <w:tcPr>
            <w:tcW w:w="708" w:type="dxa"/>
            <w:vMerge w:val="restart"/>
          </w:tcPr>
          <w:p w14:paraId="42FDA340" w14:textId="7B334430" w:rsidR="00E85980" w:rsidRDefault="00E85980" w:rsidP="00E85980">
            <w:pPr>
              <w:jc w:val="center"/>
            </w:pPr>
            <w:r w:rsidRPr="0048173F">
              <w:rPr>
                <w:b/>
                <w:bCs/>
                <w:sz w:val="26"/>
                <w:szCs w:val="26"/>
              </w:rPr>
              <w:t>STT</w:t>
            </w:r>
          </w:p>
        </w:tc>
        <w:tc>
          <w:tcPr>
            <w:tcW w:w="1697" w:type="dxa"/>
            <w:vMerge w:val="restart"/>
          </w:tcPr>
          <w:p w14:paraId="176CB055" w14:textId="78CBED6E" w:rsidR="00E85980" w:rsidRDefault="00E85980" w:rsidP="00E85980">
            <w:pPr>
              <w:jc w:val="center"/>
            </w:pPr>
            <w:r w:rsidRPr="0048173F">
              <w:rPr>
                <w:b/>
                <w:bCs/>
                <w:sz w:val="26"/>
                <w:szCs w:val="26"/>
              </w:rPr>
              <w:t>Tên yêu cầu</w:t>
            </w:r>
          </w:p>
        </w:tc>
        <w:tc>
          <w:tcPr>
            <w:tcW w:w="2693" w:type="dxa"/>
            <w:vMerge w:val="restart"/>
          </w:tcPr>
          <w:p w14:paraId="3FB57DCD" w14:textId="7BD6A2B5" w:rsidR="00E85980" w:rsidRDefault="00E85980" w:rsidP="00E85980">
            <w:pPr>
              <w:jc w:val="center"/>
            </w:pPr>
            <w:r w:rsidRPr="0048173F">
              <w:rPr>
                <w:b/>
                <w:bCs/>
                <w:sz w:val="26"/>
                <w:szCs w:val="26"/>
              </w:rPr>
              <w:t>Mô tả</w:t>
            </w:r>
          </w:p>
        </w:tc>
        <w:tc>
          <w:tcPr>
            <w:tcW w:w="3680" w:type="dxa"/>
            <w:gridSpan w:val="2"/>
          </w:tcPr>
          <w:p w14:paraId="07275512" w14:textId="243CFD66" w:rsidR="00E85980" w:rsidRPr="00E85980" w:rsidRDefault="00E85980" w:rsidP="00E85980">
            <w:pPr>
              <w:jc w:val="center"/>
              <w:rPr>
                <w:b/>
                <w:bCs/>
              </w:rPr>
            </w:pPr>
            <w:r w:rsidRPr="00E85980">
              <w:rPr>
                <w:b/>
                <w:bCs/>
              </w:rPr>
              <w:t>Quyền</w:t>
            </w:r>
          </w:p>
        </w:tc>
      </w:tr>
      <w:tr w:rsidR="00E85980" w14:paraId="7F0D2F32" w14:textId="77777777" w:rsidTr="00E85980">
        <w:trPr>
          <w:trHeight w:val="895"/>
        </w:trPr>
        <w:tc>
          <w:tcPr>
            <w:tcW w:w="708" w:type="dxa"/>
            <w:vMerge/>
          </w:tcPr>
          <w:p w14:paraId="059B9611" w14:textId="77777777" w:rsidR="00E85980" w:rsidRPr="0048173F" w:rsidRDefault="00E85980" w:rsidP="00E85980">
            <w:pPr>
              <w:jc w:val="center"/>
              <w:rPr>
                <w:b/>
                <w:bCs/>
                <w:sz w:val="26"/>
                <w:szCs w:val="26"/>
              </w:rPr>
            </w:pPr>
          </w:p>
        </w:tc>
        <w:tc>
          <w:tcPr>
            <w:tcW w:w="1697" w:type="dxa"/>
            <w:vMerge/>
          </w:tcPr>
          <w:p w14:paraId="3CD8CC30" w14:textId="77777777" w:rsidR="00E85980" w:rsidRPr="0048173F" w:rsidRDefault="00E85980" w:rsidP="00E85980">
            <w:pPr>
              <w:jc w:val="center"/>
              <w:rPr>
                <w:b/>
                <w:bCs/>
                <w:sz w:val="26"/>
                <w:szCs w:val="26"/>
              </w:rPr>
            </w:pPr>
          </w:p>
        </w:tc>
        <w:tc>
          <w:tcPr>
            <w:tcW w:w="2693" w:type="dxa"/>
            <w:vMerge/>
          </w:tcPr>
          <w:p w14:paraId="641E2840" w14:textId="77777777" w:rsidR="00E85980" w:rsidRPr="0048173F" w:rsidRDefault="00E85980" w:rsidP="00E85980">
            <w:pPr>
              <w:jc w:val="center"/>
              <w:rPr>
                <w:b/>
                <w:bCs/>
                <w:sz w:val="26"/>
                <w:szCs w:val="26"/>
              </w:rPr>
            </w:pPr>
          </w:p>
        </w:tc>
        <w:tc>
          <w:tcPr>
            <w:tcW w:w="1985" w:type="dxa"/>
          </w:tcPr>
          <w:p w14:paraId="4CC1A53B" w14:textId="72E60A77" w:rsidR="00E85980" w:rsidRDefault="00E85980" w:rsidP="00E85980">
            <w:pPr>
              <w:jc w:val="center"/>
            </w:pPr>
            <w:r>
              <w:t>Người quản trị</w:t>
            </w:r>
          </w:p>
        </w:tc>
        <w:tc>
          <w:tcPr>
            <w:tcW w:w="1695" w:type="dxa"/>
          </w:tcPr>
          <w:p w14:paraId="73FAFEC8" w14:textId="34BE1920" w:rsidR="00E85980" w:rsidRDefault="00E85980" w:rsidP="00E85980">
            <w:pPr>
              <w:jc w:val="center"/>
            </w:pPr>
            <w:r>
              <w:t>Người dùng</w:t>
            </w:r>
          </w:p>
        </w:tc>
      </w:tr>
      <w:tr w:rsidR="00E85980" w14:paraId="03358E89" w14:textId="77777777" w:rsidTr="00B44F47">
        <w:tc>
          <w:tcPr>
            <w:tcW w:w="708" w:type="dxa"/>
          </w:tcPr>
          <w:p w14:paraId="1DE1E422" w14:textId="0C6FD338" w:rsidR="00E85980" w:rsidRDefault="00E85980" w:rsidP="00E85980">
            <w:r>
              <w:rPr>
                <w:sz w:val="26"/>
                <w:szCs w:val="26"/>
              </w:rPr>
              <w:t>1</w:t>
            </w:r>
          </w:p>
        </w:tc>
        <w:tc>
          <w:tcPr>
            <w:tcW w:w="1697" w:type="dxa"/>
          </w:tcPr>
          <w:p w14:paraId="7DF9B999" w14:textId="1EA9092A" w:rsidR="00E85980" w:rsidRDefault="00840054" w:rsidP="00E85980">
            <w:r w:rsidRPr="00840054">
              <w:rPr>
                <w:sz w:val="26"/>
                <w:szCs w:val="26"/>
              </w:rPr>
              <w:t>Quản lý đăng nhập</w:t>
            </w:r>
          </w:p>
        </w:tc>
        <w:tc>
          <w:tcPr>
            <w:tcW w:w="2693" w:type="dxa"/>
          </w:tcPr>
          <w:p w14:paraId="70522D32" w14:textId="1D8E4B39" w:rsidR="00E85980" w:rsidRDefault="00840054" w:rsidP="00E85980">
            <w:r w:rsidRPr="00840054">
              <w:rPr>
                <w:sz w:val="26"/>
                <w:szCs w:val="26"/>
              </w:rPr>
              <w:t>Hệ thống cho phép người dùng đăng nhập và đăng xuất để sử dụng các chức năng. Thông tin đăng nhập được kiểm tra và lưu tạm thời trong trình duyệt</w:t>
            </w:r>
            <w:r>
              <w:rPr>
                <w:sz w:val="26"/>
                <w:szCs w:val="26"/>
              </w:rPr>
              <w:t>, k</w:t>
            </w:r>
            <w:r w:rsidRPr="00840054">
              <w:rPr>
                <w:sz w:val="26"/>
                <w:szCs w:val="26"/>
              </w:rPr>
              <w:t>hông sử dụng cơ sở dữ liệu.</w:t>
            </w:r>
            <w:r w:rsidR="00E85980">
              <w:rPr>
                <w:sz w:val="26"/>
                <w:szCs w:val="26"/>
              </w:rPr>
              <w:t>.</w:t>
            </w:r>
          </w:p>
        </w:tc>
        <w:tc>
          <w:tcPr>
            <w:tcW w:w="1985" w:type="dxa"/>
            <w:vAlign w:val="center"/>
          </w:tcPr>
          <w:p w14:paraId="43FE8F10" w14:textId="7555B3AE" w:rsidR="00E85980" w:rsidRDefault="00B44F47" w:rsidP="00B44F47">
            <w:pPr>
              <w:jc w:val="center"/>
            </w:pPr>
            <w:r>
              <w:sym w:font="Wingdings" w:char="F020"/>
            </w:r>
            <w:r>
              <w:sym w:font="Wingdings" w:char="F0FE"/>
            </w:r>
          </w:p>
        </w:tc>
        <w:tc>
          <w:tcPr>
            <w:tcW w:w="1695" w:type="dxa"/>
            <w:vAlign w:val="center"/>
          </w:tcPr>
          <w:p w14:paraId="719F315C" w14:textId="7F2A39D4" w:rsidR="00E85980" w:rsidRDefault="00840054" w:rsidP="00B44F47">
            <w:pPr>
              <w:jc w:val="center"/>
            </w:pPr>
            <w:r>
              <w:sym w:font="Wingdings" w:char="F0FE"/>
            </w:r>
          </w:p>
        </w:tc>
      </w:tr>
      <w:tr w:rsidR="00B44F47" w14:paraId="77F0D63B" w14:textId="77777777" w:rsidTr="00B44F47">
        <w:tc>
          <w:tcPr>
            <w:tcW w:w="708" w:type="dxa"/>
          </w:tcPr>
          <w:p w14:paraId="566F87D5" w14:textId="1BB453AD" w:rsidR="00B44F47" w:rsidRDefault="00B44F47" w:rsidP="00B44F47">
            <w:r>
              <w:rPr>
                <w:sz w:val="26"/>
                <w:szCs w:val="26"/>
              </w:rPr>
              <w:t>2</w:t>
            </w:r>
          </w:p>
        </w:tc>
        <w:tc>
          <w:tcPr>
            <w:tcW w:w="1697" w:type="dxa"/>
          </w:tcPr>
          <w:p w14:paraId="0FBAC7E7" w14:textId="0E475813" w:rsidR="00B44F47" w:rsidRDefault="00840054" w:rsidP="00B44F47">
            <w:r w:rsidRPr="00840054">
              <w:rPr>
                <w:sz w:val="26"/>
                <w:szCs w:val="26"/>
              </w:rPr>
              <w:t>Quản lý sản phẩm</w:t>
            </w:r>
          </w:p>
        </w:tc>
        <w:tc>
          <w:tcPr>
            <w:tcW w:w="2693" w:type="dxa"/>
          </w:tcPr>
          <w:p w14:paraId="0B93B460" w14:textId="175D9D56" w:rsidR="00B44F47" w:rsidRDefault="00840054" w:rsidP="00B44F47">
            <w:r w:rsidRPr="00840054">
              <w:rPr>
                <w:sz w:val="26"/>
                <w:szCs w:val="26"/>
              </w:rPr>
              <w:t>Người quản trị có thể thêm, chỉnh sửa và xóa thông tin sản phẩm như tên, giá bán, hình ảnh và mô tả. Dữ liệu chỉ lưu tạm thời, không dùng cơ sở dữ liệu.</w:t>
            </w:r>
            <w:r w:rsidR="00B44F47">
              <w:rPr>
                <w:sz w:val="26"/>
                <w:szCs w:val="26"/>
              </w:rPr>
              <w:t>.</w:t>
            </w:r>
          </w:p>
        </w:tc>
        <w:tc>
          <w:tcPr>
            <w:tcW w:w="1985" w:type="dxa"/>
            <w:vAlign w:val="center"/>
          </w:tcPr>
          <w:p w14:paraId="1DBF5660" w14:textId="0A759E7C" w:rsidR="00B44F47" w:rsidRDefault="00840054" w:rsidP="00B44F47">
            <w:pPr>
              <w:jc w:val="center"/>
            </w:pPr>
            <w:r>
              <w:t xml:space="preserve">   </w:t>
            </w:r>
            <w:r w:rsidRPr="008C5AC5">
              <w:sym w:font="Wingdings" w:char="F0FE"/>
            </w:r>
          </w:p>
        </w:tc>
        <w:tc>
          <w:tcPr>
            <w:tcW w:w="1695" w:type="dxa"/>
            <w:vAlign w:val="center"/>
          </w:tcPr>
          <w:p w14:paraId="24E17276" w14:textId="2B1D9F84" w:rsidR="00B44F47" w:rsidRDefault="00B44F47" w:rsidP="00B44F47">
            <w:pPr>
              <w:jc w:val="center"/>
            </w:pPr>
          </w:p>
        </w:tc>
      </w:tr>
      <w:tr w:rsidR="00B44F47" w14:paraId="196A4CAE" w14:textId="77777777" w:rsidTr="00B44F47">
        <w:tc>
          <w:tcPr>
            <w:tcW w:w="708" w:type="dxa"/>
          </w:tcPr>
          <w:p w14:paraId="0530F192" w14:textId="4DEE58C4" w:rsidR="00B44F47" w:rsidRDefault="00B44F47" w:rsidP="00B44F47">
            <w:r>
              <w:rPr>
                <w:sz w:val="26"/>
                <w:szCs w:val="26"/>
              </w:rPr>
              <w:t>3</w:t>
            </w:r>
          </w:p>
        </w:tc>
        <w:tc>
          <w:tcPr>
            <w:tcW w:w="1697" w:type="dxa"/>
          </w:tcPr>
          <w:p w14:paraId="41B01873" w14:textId="0C718D4F" w:rsidR="00B44F47" w:rsidRDefault="00840054" w:rsidP="00B44F47">
            <w:r w:rsidRPr="00840054">
              <w:rPr>
                <w:sz w:val="26"/>
                <w:szCs w:val="26"/>
              </w:rPr>
              <w:t>Hiển thị sản phẩm</w:t>
            </w:r>
          </w:p>
        </w:tc>
        <w:tc>
          <w:tcPr>
            <w:tcW w:w="2693" w:type="dxa"/>
          </w:tcPr>
          <w:p w14:paraId="1BA6C647" w14:textId="18E37376" w:rsidR="00B44F47" w:rsidRDefault="00840054" w:rsidP="00B44F47">
            <w:r w:rsidRPr="00840054">
              <w:rPr>
                <w:sz w:val="26"/>
                <w:szCs w:val="26"/>
              </w:rPr>
              <w:t>Hệ thống hiển thị danh sách sản phẩm trên giao diện web cho người dùng xem.</w:t>
            </w:r>
          </w:p>
        </w:tc>
        <w:tc>
          <w:tcPr>
            <w:tcW w:w="1985" w:type="dxa"/>
            <w:vAlign w:val="center"/>
          </w:tcPr>
          <w:p w14:paraId="6610D2B3" w14:textId="448BF851" w:rsidR="00B44F47" w:rsidRDefault="00840054" w:rsidP="00B44F47">
            <w:pPr>
              <w:jc w:val="center"/>
            </w:pPr>
            <w:r>
              <w:t xml:space="preserve">   </w:t>
            </w:r>
            <w:r w:rsidRPr="008C5AC5">
              <w:sym w:font="Wingdings" w:char="F0FE"/>
            </w:r>
          </w:p>
        </w:tc>
        <w:tc>
          <w:tcPr>
            <w:tcW w:w="1695" w:type="dxa"/>
            <w:vAlign w:val="center"/>
          </w:tcPr>
          <w:p w14:paraId="4F15FBD0" w14:textId="60422464" w:rsidR="00B44F47" w:rsidRDefault="00B44F47" w:rsidP="00B44F47">
            <w:pPr>
              <w:jc w:val="center"/>
            </w:pPr>
            <w:r w:rsidRPr="008C5AC5">
              <w:sym w:font="Wingdings" w:char="F0FE"/>
            </w:r>
          </w:p>
        </w:tc>
      </w:tr>
      <w:tr w:rsidR="00B44F47" w14:paraId="0554E134" w14:textId="77777777" w:rsidTr="00B44F47">
        <w:tc>
          <w:tcPr>
            <w:tcW w:w="708" w:type="dxa"/>
          </w:tcPr>
          <w:p w14:paraId="48716550" w14:textId="6856BEEF" w:rsidR="00B44F47" w:rsidRDefault="00B44F47" w:rsidP="00B44F47">
            <w:r>
              <w:rPr>
                <w:sz w:val="26"/>
                <w:szCs w:val="26"/>
              </w:rPr>
              <w:t>4</w:t>
            </w:r>
          </w:p>
        </w:tc>
        <w:tc>
          <w:tcPr>
            <w:tcW w:w="1697" w:type="dxa"/>
          </w:tcPr>
          <w:p w14:paraId="41488607" w14:textId="76FF9FCD" w:rsidR="00B44F47" w:rsidRDefault="00840054" w:rsidP="00B44F47">
            <w:r w:rsidRPr="00840054">
              <w:rPr>
                <w:sz w:val="26"/>
                <w:szCs w:val="26"/>
              </w:rPr>
              <w:t>Tìm kiếm sản phẩm</w:t>
            </w:r>
          </w:p>
        </w:tc>
        <w:tc>
          <w:tcPr>
            <w:tcW w:w="2693" w:type="dxa"/>
          </w:tcPr>
          <w:p w14:paraId="164A9DD3" w14:textId="08EF423A" w:rsidR="00B44F47" w:rsidRDefault="00840054" w:rsidP="00B44F47">
            <w:r w:rsidRPr="00840054">
              <w:rPr>
                <w:sz w:val="26"/>
                <w:szCs w:val="26"/>
              </w:rPr>
              <w:t>Người dùng có thể tìm kiếm sản phẩm theo tên để thuận tiện mua sắm.</w:t>
            </w:r>
            <w:r w:rsidR="00B44F47">
              <w:rPr>
                <w:sz w:val="26"/>
                <w:szCs w:val="26"/>
              </w:rPr>
              <w:t>.</w:t>
            </w:r>
          </w:p>
        </w:tc>
        <w:tc>
          <w:tcPr>
            <w:tcW w:w="1985" w:type="dxa"/>
            <w:vAlign w:val="center"/>
          </w:tcPr>
          <w:p w14:paraId="7981F9AE" w14:textId="447AF5E6" w:rsidR="00B44F47" w:rsidRDefault="00B44F47" w:rsidP="00B44F47">
            <w:pPr>
              <w:jc w:val="center"/>
            </w:pPr>
          </w:p>
        </w:tc>
        <w:tc>
          <w:tcPr>
            <w:tcW w:w="1695" w:type="dxa"/>
            <w:vAlign w:val="center"/>
          </w:tcPr>
          <w:p w14:paraId="0DE42B11" w14:textId="5F756BBE" w:rsidR="00B44F47" w:rsidRDefault="00B44F47" w:rsidP="00B44F47">
            <w:pPr>
              <w:jc w:val="center"/>
            </w:pPr>
            <w:r w:rsidRPr="008C5AC5">
              <w:sym w:font="Wingdings" w:char="F0FE"/>
            </w:r>
          </w:p>
        </w:tc>
      </w:tr>
      <w:tr w:rsidR="00B44F47" w14:paraId="263FC710" w14:textId="77777777" w:rsidTr="00B44F47">
        <w:tc>
          <w:tcPr>
            <w:tcW w:w="708" w:type="dxa"/>
          </w:tcPr>
          <w:p w14:paraId="48DFB37B" w14:textId="17877E6F" w:rsidR="00B44F47" w:rsidRDefault="00B44F47" w:rsidP="00B44F47">
            <w:r>
              <w:rPr>
                <w:sz w:val="26"/>
                <w:szCs w:val="26"/>
              </w:rPr>
              <w:t>5</w:t>
            </w:r>
          </w:p>
        </w:tc>
        <w:tc>
          <w:tcPr>
            <w:tcW w:w="1697" w:type="dxa"/>
          </w:tcPr>
          <w:p w14:paraId="48F55DD5" w14:textId="7F1C78CA" w:rsidR="00B44F47" w:rsidRDefault="00840054" w:rsidP="00B44F47">
            <w:r w:rsidRPr="00840054">
              <w:rPr>
                <w:sz w:val="26"/>
                <w:szCs w:val="26"/>
              </w:rPr>
              <w:t>Lọc sản phẩm theo danh mục</w:t>
            </w:r>
          </w:p>
        </w:tc>
        <w:tc>
          <w:tcPr>
            <w:tcW w:w="2693" w:type="dxa"/>
          </w:tcPr>
          <w:p w14:paraId="081DA0A7" w14:textId="366A913D" w:rsidR="00B44F47" w:rsidRDefault="00840054" w:rsidP="00B44F47">
            <w:r w:rsidRPr="00840054">
              <w:rPr>
                <w:sz w:val="26"/>
                <w:szCs w:val="26"/>
              </w:rPr>
              <w:t>Người dùng lọc sản phẩm theo từng danh mục được hệ thống cung cấp.</w:t>
            </w:r>
          </w:p>
        </w:tc>
        <w:tc>
          <w:tcPr>
            <w:tcW w:w="1985" w:type="dxa"/>
            <w:vAlign w:val="center"/>
          </w:tcPr>
          <w:p w14:paraId="7C4D4F86" w14:textId="490F3A70" w:rsidR="00B44F47" w:rsidRDefault="00B44F47" w:rsidP="00B44F47">
            <w:pPr>
              <w:jc w:val="center"/>
            </w:pPr>
          </w:p>
        </w:tc>
        <w:tc>
          <w:tcPr>
            <w:tcW w:w="1695" w:type="dxa"/>
            <w:vAlign w:val="center"/>
          </w:tcPr>
          <w:p w14:paraId="1959D4A7" w14:textId="149DD0AD" w:rsidR="00B44F47" w:rsidRDefault="00B44F47" w:rsidP="00B44F47">
            <w:pPr>
              <w:jc w:val="center"/>
            </w:pPr>
            <w:r w:rsidRPr="008C5AC5">
              <w:sym w:font="Wingdings" w:char="F0FE"/>
            </w:r>
          </w:p>
        </w:tc>
      </w:tr>
      <w:tr w:rsidR="00B44F47" w14:paraId="0CA1934B" w14:textId="77777777" w:rsidTr="00B44F47">
        <w:tc>
          <w:tcPr>
            <w:tcW w:w="708" w:type="dxa"/>
          </w:tcPr>
          <w:p w14:paraId="77C473B8" w14:textId="072F88FD" w:rsidR="00B44F47" w:rsidRDefault="00B44F47" w:rsidP="00B44F47">
            <w:r>
              <w:rPr>
                <w:sz w:val="26"/>
                <w:szCs w:val="26"/>
              </w:rPr>
              <w:t>6</w:t>
            </w:r>
          </w:p>
        </w:tc>
        <w:tc>
          <w:tcPr>
            <w:tcW w:w="1697" w:type="dxa"/>
          </w:tcPr>
          <w:p w14:paraId="469861EA" w14:textId="1C4851DB" w:rsidR="00B44F47" w:rsidRDefault="00840054" w:rsidP="00B44F47">
            <w:r w:rsidRPr="00840054">
              <w:rPr>
                <w:sz w:val="26"/>
                <w:szCs w:val="26"/>
              </w:rPr>
              <w:t>Quản lý giỏ hàng</w:t>
            </w:r>
          </w:p>
        </w:tc>
        <w:tc>
          <w:tcPr>
            <w:tcW w:w="2693" w:type="dxa"/>
          </w:tcPr>
          <w:p w14:paraId="5EF12273" w14:textId="313CFA0E" w:rsidR="00B44F47" w:rsidRDefault="00840054" w:rsidP="00B44F47">
            <w:r w:rsidRPr="00840054">
              <w:rPr>
                <w:sz w:val="26"/>
                <w:szCs w:val="26"/>
              </w:rPr>
              <w:t>Người dùng thêm, xóa và cập nhật số lượng sản phẩm trong giỏ hàng. Dữ liệu giỏ hàng được lưu tạm thời trong phiên làm việc.</w:t>
            </w:r>
          </w:p>
        </w:tc>
        <w:tc>
          <w:tcPr>
            <w:tcW w:w="1985" w:type="dxa"/>
            <w:vAlign w:val="center"/>
          </w:tcPr>
          <w:p w14:paraId="17D18A24" w14:textId="1A166E18" w:rsidR="00B44F47" w:rsidRDefault="00B44F47" w:rsidP="00B44F47">
            <w:pPr>
              <w:jc w:val="center"/>
            </w:pPr>
          </w:p>
        </w:tc>
        <w:tc>
          <w:tcPr>
            <w:tcW w:w="1695" w:type="dxa"/>
            <w:vAlign w:val="center"/>
          </w:tcPr>
          <w:p w14:paraId="2E68FC3E" w14:textId="151AA02F" w:rsidR="00B44F47" w:rsidRDefault="00B44F47" w:rsidP="00B44F47">
            <w:pPr>
              <w:jc w:val="center"/>
            </w:pPr>
            <w:r w:rsidRPr="008C5AC5">
              <w:sym w:font="Wingdings" w:char="F0FE"/>
            </w:r>
          </w:p>
        </w:tc>
      </w:tr>
      <w:tr w:rsidR="00B44F47" w14:paraId="185E41E0" w14:textId="77777777" w:rsidTr="00B44F47">
        <w:tc>
          <w:tcPr>
            <w:tcW w:w="708" w:type="dxa"/>
          </w:tcPr>
          <w:p w14:paraId="2D9C63A3" w14:textId="60B99555" w:rsidR="00B44F47" w:rsidRDefault="00B44F47" w:rsidP="00B44F47">
            <w:r>
              <w:rPr>
                <w:sz w:val="26"/>
                <w:szCs w:val="26"/>
              </w:rPr>
              <w:t>7</w:t>
            </w:r>
          </w:p>
        </w:tc>
        <w:tc>
          <w:tcPr>
            <w:tcW w:w="1697" w:type="dxa"/>
          </w:tcPr>
          <w:p w14:paraId="63A73150" w14:textId="0BE19673" w:rsidR="00B44F47" w:rsidRDefault="00840054" w:rsidP="00B44F47">
            <w:r w:rsidRPr="00840054">
              <w:rPr>
                <w:sz w:val="26"/>
                <w:szCs w:val="26"/>
              </w:rPr>
              <w:t>Thanh toán mô phỏng</w:t>
            </w:r>
          </w:p>
        </w:tc>
        <w:tc>
          <w:tcPr>
            <w:tcW w:w="2693" w:type="dxa"/>
          </w:tcPr>
          <w:p w14:paraId="201BC6BF" w14:textId="05C2FBF2" w:rsidR="00B44F47" w:rsidRDefault="00840054" w:rsidP="00B44F47">
            <w:r w:rsidRPr="00840054">
              <w:rPr>
                <w:sz w:val="26"/>
                <w:szCs w:val="26"/>
              </w:rPr>
              <w:t>Hệ thống hỗ trợ chức năng thanh toán ở mức mô phỏng, không kết nối với cổng thanh toán thực tế.</w:t>
            </w:r>
          </w:p>
        </w:tc>
        <w:tc>
          <w:tcPr>
            <w:tcW w:w="1985" w:type="dxa"/>
            <w:vAlign w:val="center"/>
          </w:tcPr>
          <w:p w14:paraId="574CE303" w14:textId="3D06C5C7" w:rsidR="00B44F47" w:rsidRDefault="00B44F47" w:rsidP="00B44F47">
            <w:pPr>
              <w:jc w:val="center"/>
            </w:pPr>
          </w:p>
        </w:tc>
        <w:tc>
          <w:tcPr>
            <w:tcW w:w="1695" w:type="dxa"/>
            <w:vAlign w:val="center"/>
          </w:tcPr>
          <w:p w14:paraId="77C69565" w14:textId="135E0FA4" w:rsidR="00B44F47" w:rsidRDefault="00B44F47" w:rsidP="00B44F47">
            <w:pPr>
              <w:jc w:val="center"/>
            </w:pPr>
            <w:r w:rsidRPr="00FC566C">
              <w:sym w:font="Wingdings" w:char="F0FE"/>
            </w:r>
          </w:p>
        </w:tc>
      </w:tr>
      <w:tr w:rsidR="00B44F47" w14:paraId="32B9DC02" w14:textId="77777777" w:rsidTr="00B44F47">
        <w:tc>
          <w:tcPr>
            <w:tcW w:w="708" w:type="dxa"/>
          </w:tcPr>
          <w:p w14:paraId="7311DD5A" w14:textId="081CA8FA" w:rsidR="00B44F47" w:rsidRDefault="00B44F47" w:rsidP="00B44F47">
            <w:r>
              <w:rPr>
                <w:sz w:val="26"/>
                <w:szCs w:val="26"/>
              </w:rPr>
              <w:t>8</w:t>
            </w:r>
          </w:p>
        </w:tc>
        <w:tc>
          <w:tcPr>
            <w:tcW w:w="1697" w:type="dxa"/>
          </w:tcPr>
          <w:p w14:paraId="0F65C1A1" w14:textId="53B2F788" w:rsidR="00B44F47" w:rsidRDefault="00840054" w:rsidP="00B44F47">
            <w:r w:rsidRPr="00840054">
              <w:rPr>
                <w:sz w:val="26"/>
                <w:szCs w:val="26"/>
              </w:rPr>
              <w:t>Quản lý đơn hàng tạm thời</w:t>
            </w:r>
          </w:p>
        </w:tc>
        <w:tc>
          <w:tcPr>
            <w:tcW w:w="2693" w:type="dxa"/>
          </w:tcPr>
          <w:p w14:paraId="4DC201BF" w14:textId="36F55303" w:rsidR="00B44F47" w:rsidRDefault="00840054" w:rsidP="00B44F47">
            <w:r w:rsidRPr="00840054">
              <w:rPr>
                <w:sz w:val="26"/>
                <w:szCs w:val="26"/>
              </w:rPr>
              <w:t xml:space="preserve">Hệ thống hiển thị thông tin đơn hàng vừa tạo </w:t>
            </w:r>
            <w:r w:rsidRPr="00840054">
              <w:rPr>
                <w:sz w:val="26"/>
                <w:szCs w:val="26"/>
              </w:rPr>
              <w:lastRenderedPageBreak/>
              <w:t>trong phiên làm việc hiện tại.</w:t>
            </w:r>
          </w:p>
        </w:tc>
        <w:tc>
          <w:tcPr>
            <w:tcW w:w="1985" w:type="dxa"/>
            <w:vAlign w:val="center"/>
          </w:tcPr>
          <w:p w14:paraId="2DEF194F" w14:textId="57C99CB5" w:rsidR="00B44F47" w:rsidRDefault="00B44F47" w:rsidP="00B44F47">
            <w:pPr>
              <w:jc w:val="center"/>
            </w:pPr>
            <w:r w:rsidRPr="00FC566C">
              <w:lastRenderedPageBreak/>
              <w:sym w:font="Wingdings" w:char="F0FE"/>
            </w:r>
          </w:p>
        </w:tc>
        <w:tc>
          <w:tcPr>
            <w:tcW w:w="1695" w:type="dxa"/>
            <w:vAlign w:val="center"/>
          </w:tcPr>
          <w:p w14:paraId="719315D7" w14:textId="1A8AC11A" w:rsidR="00B44F47" w:rsidRDefault="00B44F47" w:rsidP="00B44F47">
            <w:pPr>
              <w:jc w:val="center"/>
            </w:pPr>
            <w:r w:rsidRPr="00FC566C">
              <w:sym w:font="Wingdings" w:char="F0FE"/>
            </w:r>
          </w:p>
        </w:tc>
      </w:tr>
      <w:tr w:rsidR="00B44F47" w14:paraId="350A5325" w14:textId="77777777" w:rsidTr="00B44F47">
        <w:tc>
          <w:tcPr>
            <w:tcW w:w="708" w:type="dxa"/>
          </w:tcPr>
          <w:p w14:paraId="1F39F8CB" w14:textId="7586589E" w:rsidR="00B44F47" w:rsidRDefault="00B44F47" w:rsidP="00B44F47">
            <w:r>
              <w:rPr>
                <w:sz w:val="26"/>
                <w:szCs w:val="26"/>
              </w:rPr>
              <w:t>9</w:t>
            </w:r>
          </w:p>
        </w:tc>
        <w:tc>
          <w:tcPr>
            <w:tcW w:w="1697" w:type="dxa"/>
          </w:tcPr>
          <w:p w14:paraId="0E0A42D7" w14:textId="3BC56085" w:rsidR="00B44F47" w:rsidRDefault="00840054" w:rsidP="00B44F47">
            <w:r>
              <w:rPr>
                <w:sz w:val="26"/>
                <w:szCs w:val="26"/>
              </w:rPr>
              <w:t>Giao diện web</w:t>
            </w:r>
          </w:p>
        </w:tc>
        <w:tc>
          <w:tcPr>
            <w:tcW w:w="2693" w:type="dxa"/>
          </w:tcPr>
          <w:p w14:paraId="3AB2E356" w14:textId="6E0BAEBC" w:rsidR="00B44F47" w:rsidRDefault="00840054" w:rsidP="00B44F47">
            <w:r w:rsidRPr="00840054">
              <w:rPr>
                <w:sz w:val="26"/>
                <w:szCs w:val="26"/>
              </w:rPr>
              <w:t>Giao diện thân thiện, dễ sử dụng, hoạt động trên trình duyệt web, không cần cài đặt và không sử dụng cơ sở dữ liệu.</w:t>
            </w:r>
          </w:p>
        </w:tc>
        <w:tc>
          <w:tcPr>
            <w:tcW w:w="1985" w:type="dxa"/>
            <w:vAlign w:val="center"/>
          </w:tcPr>
          <w:p w14:paraId="0AD74A1F" w14:textId="6C8DB4CD" w:rsidR="00B44F47" w:rsidRDefault="00B44F47" w:rsidP="00B44F47">
            <w:pPr>
              <w:jc w:val="center"/>
            </w:pPr>
            <w:r w:rsidRPr="00FC566C">
              <w:sym w:font="Wingdings" w:char="F0FE"/>
            </w:r>
          </w:p>
        </w:tc>
        <w:tc>
          <w:tcPr>
            <w:tcW w:w="1695" w:type="dxa"/>
            <w:vAlign w:val="center"/>
          </w:tcPr>
          <w:p w14:paraId="11E5B981" w14:textId="581EB09A" w:rsidR="00B44F47" w:rsidRDefault="00B44F47" w:rsidP="00B44F47">
            <w:pPr>
              <w:jc w:val="center"/>
            </w:pPr>
            <w:r w:rsidRPr="00FC566C">
              <w:sym w:font="Wingdings" w:char="F0FE"/>
            </w:r>
          </w:p>
        </w:tc>
      </w:tr>
    </w:tbl>
    <w:p w14:paraId="6BA72F26" w14:textId="7C13C9A5" w:rsidR="0048173F" w:rsidRDefault="0048173F" w:rsidP="0048173F"/>
    <w:p w14:paraId="3D5E48D5" w14:textId="3BE1DC8A" w:rsidR="00B078C6" w:rsidRDefault="00B078C6" w:rsidP="0048173F"/>
    <w:p w14:paraId="0954B1C5" w14:textId="1C87E5ED" w:rsidR="00B078C6" w:rsidRDefault="00B078C6" w:rsidP="0048173F"/>
    <w:p w14:paraId="6636D327" w14:textId="07E04E84" w:rsidR="00B078C6" w:rsidRPr="0048173F" w:rsidRDefault="00B078C6" w:rsidP="0048173F"/>
    <w:p w14:paraId="5F9BD45A" w14:textId="0CCD0EF0" w:rsidR="007174AD" w:rsidRDefault="007174AD" w:rsidP="007174AD">
      <w:pPr>
        <w:pStyle w:val="Heading3"/>
      </w:pPr>
      <w:bookmarkStart w:id="44" w:name="_Toc215565911"/>
      <w:r>
        <w:t>Yêu cầu phi chức năng</w:t>
      </w:r>
      <w:bookmarkEnd w:id="44"/>
      <w:r>
        <w:t xml:space="preserve"> </w:t>
      </w:r>
    </w:p>
    <w:tbl>
      <w:tblPr>
        <w:tblStyle w:val="TableGrid"/>
        <w:tblW w:w="0" w:type="auto"/>
        <w:tblLook w:val="04A0" w:firstRow="1" w:lastRow="0" w:firstColumn="1" w:lastColumn="0" w:noHBand="0" w:noVBand="1"/>
      </w:tblPr>
      <w:tblGrid>
        <w:gridCol w:w="709"/>
        <w:gridCol w:w="3397"/>
        <w:gridCol w:w="4536"/>
      </w:tblGrid>
      <w:tr w:rsidR="004841DB" w14:paraId="36140804" w14:textId="77777777" w:rsidTr="004841DB">
        <w:trPr>
          <w:trHeight w:val="347"/>
        </w:trPr>
        <w:tc>
          <w:tcPr>
            <w:tcW w:w="709" w:type="dxa"/>
            <w:vMerge w:val="restart"/>
          </w:tcPr>
          <w:p w14:paraId="785A9A6B" w14:textId="5E877A6B" w:rsidR="004841DB" w:rsidRDefault="004841DB" w:rsidP="00E85980">
            <w:pPr>
              <w:jc w:val="center"/>
            </w:pPr>
            <w:r w:rsidRPr="0048173F">
              <w:rPr>
                <w:b/>
                <w:bCs/>
                <w:sz w:val="26"/>
                <w:szCs w:val="26"/>
              </w:rPr>
              <w:t>STT</w:t>
            </w:r>
          </w:p>
        </w:tc>
        <w:tc>
          <w:tcPr>
            <w:tcW w:w="3397" w:type="dxa"/>
            <w:vMerge w:val="restart"/>
          </w:tcPr>
          <w:p w14:paraId="46E2F168" w14:textId="0E70486B" w:rsidR="004841DB" w:rsidRDefault="004841DB" w:rsidP="00E85980">
            <w:pPr>
              <w:jc w:val="center"/>
            </w:pPr>
            <w:r w:rsidRPr="0048173F">
              <w:rPr>
                <w:b/>
                <w:bCs/>
                <w:sz w:val="26"/>
                <w:szCs w:val="26"/>
              </w:rPr>
              <w:t>Tên yêu cầu</w:t>
            </w:r>
          </w:p>
        </w:tc>
        <w:tc>
          <w:tcPr>
            <w:tcW w:w="4536" w:type="dxa"/>
            <w:vMerge w:val="restart"/>
          </w:tcPr>
          <w:p w14:paraId="0B540A69" w14:textId="0496F9C8" w:rsidR="004841DB" w:rsidRDefault="004841DB" w:rsidP="00E85980">
            <w:pPr>
              <w:jc w:val="center"/>
            </w:pPr>
            <w:r w:rsidRPr="0048173F">
              <w:rPr>
                <w:b/>
                <w:bCs/>
                <w:sz w:val="26"/>
                <w:szCs w:val="26"/>
              </w:rPr>
              <w:t>Mô tả</w:t>
            </w:r>
          </w:p>
        </w:tc>
      </w:tr>
      <w:tr w:rsidR="004841DB" w14:paraId="33630D07" w14:textId="77777777" w:rsidTr="004841DB">
        <w:trPr>
          <w:trHeight w:val="323"/>
        </w:trPr>
        <w:tc>
          <w:tcPr>
            <w:tcW w:w="709" w:type="dxa"/>
            <w:vMerge/>
          </w:tcPr>
          <w:p w14:paraId="5A114C3E" w14:textId="77777777" w:rsidR="004841DB" w:rsidRPr="0048173F" w:rsidRDefault="004841DB" w:rsidP="00E85980">
            <w:pPr>
              <w:jc w:val="center"/>
              <w:rPr>
                <w:b/>
                <w:bCs/>
                <w:sz w:val="26"/>
                <w:szCs w:val="26"/>
              </w:rPr>
            </w:pPr>
          </w:p>
        </w:tc>
        <w:tc>
          <w:tcPr>
            <w:tcW w:w="3397" w:type="dxa"/>
            <w:vMerge/>
          </w:tcPr>
          <w:p w14:paraId="64A6DCE9" w14:textId="77777777" w:rsidR="004841DB" w:rsidRPr="0048173F" w:rsidRDefault="004841DB" w:rsidP="00E85980">
            <w:pPr>
              <w:jc w:val="center"/>
              <w:rPr>
                <w:b/>
                <w:bCs/>
                <w:sz w:val="26"/>
                <w:szCs w:val="26"/>
              </w:rPr>
            </w:pPr>
          </w:p>
        </w:tc>
        <w:tc>
          <w:tcPr>
            <w:tcW w:w="4536" w:type="dxa"/>
            <w:vMerge/>
          </w:tcPr>
          <w:p w14:paraId="7075B02E" w14:textId="77777777" w:rsidR="004841DB" w:rsidRPr="0048173F" w:rsidRDefault="004841DB" w:rsidP="00E85980">
            <w:pPr>
              <w:jc w:val="center"/>
              <w:rPr>
                <w:b/>
                <w:bCs/>
                <w:sz w:val="26"/>
                <w:szCs w:val="26"/>
              </w:rPr>
            </w:pPr>
          </w:p>
        </w:tc>
      </w:tr>
      <w:tr w:rsidR="004841DB" w14:paraId="132F0DDE" w14:textId="77777777" w:rsidTr="004841DB">
        <w:trPr>
          <w:trHeight w:val="559"/>
        </w:trPr>
        <w:tc>
          <w:tcPr>
            <w:tcW w:w="709" w:type="dxa"/>
          </w:tcPr>
          <w:p w14:paraId="39845167" w14:textId="2EF91705" w:rsidR="004841DB" w:rsidRDefault="004841DB" w:rsidP="00E85980">
            <w:r>
              <w:rPr>
                <w:sz w:val="26"/>
                <w:szCs w:val="26"/>
              </w:rPr>
              <w:t>1</w:t>
            </w:r>
          </w:p>
        </w:tc>
        <w:tc>
          <w:tcPr>
            <w:tcW w:w="3397" w:type="dxa"/>
          </w:tcPr>
          <w:p w14:paraId="2433AEFE" w14:textId="24F4D87C" w:rsidR="004841DB" w:rsidRDefault="004841DB" w:rsidP="00E85980">
            <w:r>
              <w:rPr>
                <w:sz w:val="26"/>
                <w:szCs w:val="26"/>
              </w:rPr>
              <w:t>Bảo mật</w:t>
            </w:r>
          </w:p>
        </w:tc>
        <w:tc>
          <w:tcPr>
            <w:tcW w:w="4536" w:type="dxa"/>
          </w:tcPr>
          <w:p w14:paraId="6DCD0031" w14:textId="2870CE63" w:rsidR="004841DB" w:rsidRDefault="005C20F0" w:rsidP="00E85980">
            <w:r w:rsidRPr="005C20F0">
              <w:rPr>
                <w:sz w:val="26"/>
                <w:szCs w:val="26"/>
              </w:rPr>
              <w:t>Thông tin đăng nhập được xử lý và mã hóa ở mức cơ bản trên phía trình duyệt. Dữ liệu lưu trữ tạm thời, không sử dụng cơ sở dữ liệu.</w:t>
            </w:r>
          </w:p>
        </w:tc>
      </w:tr>
      <w:tr w:rsidR="004841DB" w14:paraId="448BFEBF" w14:textId="77777777" w:rsidTr="004841DB">
        <w:tc>
          <w:tcPr>
            <w:tcW w:w="709" w:type="dxa"/>
          </w:tcPr>
          <w:p w14:paraId="0F33AE0F" w14:textId="0CB525E5" w:rsidR="004841DB" w:rsidRDefault="004841DB" w:rsidP="00E85980">
            <w:r>
              <w:rPr>
                <w:sz w:val="26"/>
                <w:szCs w:val="26"/>
              </w:rPr>
              <w:t>2</w:t>
            </w:r>
          </w:p>
        </w:tc>
        <w:tc>
          <w:tcPr>
            <w:tcW w:w="3397" w:type="dxa"/>
          </w:tcPr>
          <w:p w14:paraId="4CA9269A" w14:textId="1C7B76A5" w:rsidR="004841DB" w:rsidRDefault="004841DB" w:rsidP="00E85980">
            <w:r>
              <w:rPr>
                <w:sz w:val="26"/>
                <w:szCs w:val="26"/>
              </w:rPr>
              <w:t>Tính ổn định</w:t>
            </w:r>
          </w:p>
        </w:tc>
        <w:tc>
          <w:tcPr>
            <w:tcW w:w="4536" w:type="dxa"/>
          </w:tcPr>
          <w:p w14:paraId="103AC1C8" w14:textId="42F5EA42" w:rsidR="004841DB" w:rsidRDefault="005C20F0" w:rsidP="00E85980">
            <w:r w:rsidRPr="005C20F0">
              <w:rPr>
                <w:sz w:val="26"/>
                <w:szCs w:val="26"/>
              </w:rPr>
              <w:t>Hệ thống hoạt động ổn định trong quá trình sử dụng, hạn chế lỗi khi người dùng thao tác liên tục trên trình duyệt.</w:t>
            </w:r>
          </w:p>
        </w:tc>
      </w:tr>
      <w:tr w:rsidR="004841DB" w14:paraId="585E43DA" w14:textId="77777777" w:rsidTr="004841DB">
        <w:tc>
          <w:tcPr>
            <w:tcW w:w="709" w:type="dxa"/>
          </w:tcPr>
          <w:p w14:paraId="49B8CA51" w14:textId="13CB8FB8" w:rsidR="004841DB" w:rsidRDefault="004841DB" w:rsidP="00E85980">
            <w:r>
              <w:rPr>
                <w:sz w:val="26"/>
                <w:szCs w:val="26"/>
              </w:rPr>
              <w:t>3</w:t>
            </w:r>
          </w:p>
        </w:tc>
        <w:tc>
          <w:tcPr>
            <w:tcW w:w="3397" w:type="dxa"/>
          </w:tcPr>
          <w:p w14:paraId="5136529A" w14:textId="03553294" w:rsidR="004841DB" w:rsidRDefault="004841DB" w:rsidP="00E85980">
            <w:r>
              <w:rPr>
                <w:sz w:val="26"/>
                <w:szCs w:val="26"/>
              </w:rPr>
              <w:t>Hiệu năng</w:t>
            </w:r>
          </w:p>
        </w:tc>
        <w:tc>
          <w:tcPr>
            <w:tcW w:w="4536" w:type="dxa"/>
          </w:tcPr>
          <w:p w14:paraId="2C0BBB3C" w14:textId="68ECE65A" w:rsidR="004841DB" w:rsidRDefault="005C20F0" w:rsidP="00E85980">
            <w:r w:rsidRPr="005C20F0">
              <w:rPr>
                <w:sz w:val="26"/>
                <w:szCs w:val="26"/>
              </w:rPr>
              <w:t>Các thao tác như hiển thị sản phẩm, tìm kiếm, thêm vào giỏ hàng được xử lý nhanh chóng và phản hồi trong thời gian ngắn.</w:t>
            </w:r>
          </w:p>
        </w:tc>
      </w:tr>
      <w:tr w:rsidR="004841DB" w14:paraId="24A4AD81" w14:textId="77777777" w:rsidTr="005C20F0">
        <w:trPr>
          <w:trHeight w:val="1025"/>
        </w:trPr>
        <w:tc>
          <w:tcPr>
            <w:tcW w:w="709" w:type="dxa"/>
          </w:tcPr>
          <w:p w14:paraId="335DEBEC" w14:textId="787CDE19" w:rsidR="004841DB" w:rsidRDefault="004841DB" w:rsidP="00E85980">
            <w:r>
              <w:rPr>
                <w:sz w:val="26"/>
                <w:szCs w:val="26"/>
              </w:rPr>
              <w:t>4</w:t>
            </w:r>
          </w:p>
        </w:tc>
        <w:tc>
          <w:tcPr>
            <w:tcW w:w="3397" w:type="dxa"/>
          </w:tcPr>
          <w:p w14:paraId="35307B86" w14:textId="69614EF4" w:rsidR="004841DB" w:rsidRDefault="004841DB" w:rsidP="00E85980">
            <w:r>
              <w:rPr>
                <w:sz w:val="26"/>
                <w:szCs w:val="26"/>
              </w:rPr>
              <w:t>Tương thích</w:t>
            </w:r>
          </w:p>
        </w:tc>
        <w:tc>
          <w:tcPr>
            <w:tcW w:w="4536" w:type="dxa"/>
            <w:tcBorders>
              <w:bottom w:val="single" w:sz="4" w:space="0" w:color="auto"/>
            </w:tcBorders>
          </w:tcPr>
          <w:p w14:paraId="1FFFA5C3" w14:textId="656E62D0" w:rsidR="004841DB" w:rsidRDefault="005C20F0" w:rsidP="00E85980">
            <w:r w:rsidRPr="005C20F0">
              <w:rPr>
                <w:sz w:val="26"/>
                <w:szCs w:val="26"/>
              </w:rPr>
              <w:t>Ứng dụng hoạt động tốt trên các trình duyệt web phổ biến như Google Chrome, Mozilla Firefox, Cốc Cốc</w:t>
            </w:r>
            <w:r w:rsidR="004841DB">
              <w:rPr>
                <w:sz w:val="26"/>
                <w:szCs w:val="26"/>
              </w:rPr>
              <w:t>.</w:t>
            </w:r>
          </w:p>
        </w:tc>
      </w:tr>
    </w:tbl>
    <w:p w14:paraId="5E05F075" w14:textId="77777777" w:rsidR="0048173F" w:rsidRPr="0048173F" w:rsidRDefault="0048173F" w:rsidP="0048173F"/>
    <w:p w14:paraId="1BF1224C" w14:textId="05D87499" w:rsidR="00D11753" w:rsidRPr="00D11753" w:rsidRDefault="00D11753" w:rsidP="00D11753">
      <w:pPr>
        <w:pStyle w:val="Heading2"/>
      </w:pPr>
      <w:bookmarkStart w:id="45" w:name="_Toc215565913"/>
      <w:r>
        <w:t xml:space="preserve">Mô </w:t>
      </w:r>
      <w:r w:rsidR="00F34174">
        <w:t>tả</w:t>
      </w:r>
      <w:r>
        <w:t xml:space="preserve"> dữ l</w:t>
      </w:r>
      <w:bookmarkEnd w:id="45"/>
      <w:r w:rsidR="00F34174">
        <w:t>iệu và cách tổ chức dữ liệu trong hệ thống</w:t>
      </w:r>
    </w:p>
    <w:p w14:paraId="28BB2CF3" w14:textId="3DB4CE1C" w:rsidR="00D11753" w:rsidRDefault="005C20F0" w:rsidP="00D11753">
      <w:pPr>
        <w:pStyle w:val="Heading3"/>
      </w:pPr>
      <w:r w:rsidRPr="005C20F0">
        <w:t>Danh sách các đối tượng dữ liệu trong hệ thống</w:t>
      </w:r>
    </w:p>
    <w:tbl>
      <w:tblPr>
        <w:tblStyle w:val="TableGrid"/>
        <w:tblW w:w="5000" w:type="pct"/>
        <w:tblCellMar>
          <w:top w:w="57" w:type="dxa"/>
          <w:bottom w:w="57" w:type="dxa"/>
        </w:tblCellMar>
        <w:tblLook w:val="04A0" w:firstRow="1" w:lastRow="0" w:firstColumn="1" w:lastColumn="0" w:noHBand="0" w:noVBand="1"/>
      </w:tblPr>
      <w:tblGrid>
        <w:gridCol w:w="820"/>
        <w:gridCol w:w="2196"/>
        <w:gridCol w:w="5762"/>
      </w:tblGrid>
      <w:tr w:rsidR="00D11753" w:rsidRPr="00D11753" w14:paraId="3141CF99" w14:textId="77777777" w:rsidTr="002956F8">
        <w:tc>
          <w:tcPr>
            <w:tcW w:w="467" w:type="pct"/>
          </w:tcPr>
          <w:p w14:paraId="4FC64F73" w14:textId="237E1898" w:rsidR="00D11753" w:rsidRPr="00D11753" w:rsidRDefault="00D11753" w:rsidP="00D11753">
            <w:pPr>
              <w:jc w:val="center"/>
              <w:rPr>
                <w:b/>
                <w:bCs/>
                <w:sz w:val="26"/>
                <w:szCs w:val="26"/>
              </w:rPr>
            </w:pPr>
            <w:r w:rsidRPr="00D11753">
              <w:rPr>
                <w:b/>
                <w:bCs/>
                <w:sz w:val="26"/>
                <w:szCs w:val="26"/>
              </w:rPr>
              <w:t>STT</w:t>
            </w:r>
          </w:p>
        </w:tc>
        <w:tc>
          <w:tcPr>
            <w:tcW w:w="1251" w:type="pct"/>
          </w:tcPr>
          <w:p w14:paraId="05E2DAE7" w14:textId="4B3D7378" w:rsidR="00D11753" w:rsidRPr="00D11753" w:rsidRDefault="00F34174" w:rsidP="00D11753">
            <w:pPr>
              <w:jc w:val="center"/>
              <w:rPr>
                <w:b/>
                <w:bCs/>
                <w:sz w:val="26"/>
                <w:szCs w:val="26"/>
              </w:rPr>
            </w:pPr>
            <w:r w:rsidRPr="00F34174">
              <w:rPr>
                <w:b/>
                <w:bCs/>
                <w:sz w:val="26"/>
                <w:szCs w:val="26"/>
              </w:rPr>
              <w:t>Tên đối tượng dữ liệu</w:t>
            </w:r>
          </w:p>
        </w:tc>
        <w:tc>
          <w:tcPr>
            <w:tcW w:w="3282" w:type="pct"/>
          </w:tcPr>
          <w:p w14:paraId="6AF48783" w14:textId="059D8EB6" w:rsidR="00D11753" w:rsidRPr="00D11753" w:rsidRDefault="00D11753" w:rsidP="00D11753">
            <w:pPr>
              <w:jc w:val="center"/>
              <w:rPr>
                <w:b/>
                <w:bCs/>
                <w:sz w:val="26"/>
                <w:szCs w:val="26"/>
              </w:rPr>
            </w:pPr>
            <w:r>
              <w:rPr>
                <w:b/>
                <w:bCs/>
                <w:sz w:val="26"/>
                <w:szCs w:val="26"/>
              </w:rPr>
              <w:t>Diễn giải</w:t>
            </w:r>
          </w:p>
        </w:tc>
      </w:tr>
      <w:tr w:rsidR="00D11753" w:rsidRPr="00D11753" w14:paraId="312C87D1" w14:textId="77777777" w:rsidTr="002956F8">
        <w:tc>
          <w:tcPr>
            <w:tcW w:w="467" w:type="pct"/>
          </w:tcPr>
          <w:p w14:paraId="44C5E657" w14:textId="6D9ADD77" w:rsidR="00D11753" w:rsidRPr="00D11753" w:rsidRDefault="00937FCF" w:rsidP="00D11753">
            <w:pPr>
              <w:rPr>
                <w:sz w:val="26"/>
                <w:szCs w:val="26"/>
              </w:rPr>
            </w:pPr>
            <w:r>
              <w:rPr>
                <w:sz w:val="26"/>
                <w:szCs w:val="26"/>
              </w:rPr>
              <w:t>1</w:t>
            </w:r>
          </w:p>
        </w:tc>
        <w:tc>
          <w:tcPr>
            <w:tcW w:w="1251" w:type="pct"/>
          </w:tcPr>
          <w:p w14:paraId="77227590" w14:textId="7E7581C9" w:rsidR="00D11753" w:rsidRPr="00D11753" w:rsidRDefault="00937FCF" w:rsidP="00D11753">
            <w:pPr>
              <w:rPr>
                <w:sz w:val="26"/>
                <w:szCs w:val="26"/>
              </w:rPr>
            </w:pPr>
            <w:r>
              <w:rPr>
                <w:sz w:val="26"/>
                <w:szCs w:val="26"/>
              </w:rPr>
              <w:t>users</w:t>
            </w:r>
          </w:p>
        </w:tc>
        <w:tc>
          <w:tcPr>
            <w:tcW w:w="3282" w:type="pct"/>
          </w:tcPr>
          <w:p w14:paraId="00050CFA" w14:textId="40F18969" w:rsidR="00D11753" w:rsidRPr="00D11753" w:rsidRDefault="00F34174" w:rsidP="00D11753">
            <w:pPr>
              <w:rPr>
                <w:sz w:val="26"/>
                <w:szCs w:val="26"/>
              </w:rPr>
            </w:pPr>
            <w:r w:rsidRPr="00F34174">
              <w:rPr>
                <w:sz w:val="26"/>
                <w:szCs w:val="26"/>
              </w:rPr>
              <w:t>Lưu thông tin đăng nhập tạm thời của người dùng như username và vai trò. Dữ liệu được lưu trong trình duyệt, không sử dụng cơ sở dữ liệu.</w:t>
            </w:r>
          </w:p>
        </w:tc>
      </w:tr>
      <w:tr w:rsidR="00D11753" w:rsidRPr="00D11753" w14:paraId="3B86EA4E" w14:textId="77777777" w:rsidTr="002956F8">
        <w:tc>
          <w:tcPr>
            <w:tcW w:w="467" w:type="pct"/>
          </w:tcPr>
          <w:p w14:paraId="14632BAE" w14:textId="692F20FA" w:rsidR="00D11753" w:rsidRPr="00D11753" w:rsidRDefault="00937FCF" w:rsidP="00D11753">
            <w:pPr>
              <w:rPr>
                <w:sz w:val="26"/>
                <w:szCs w:val="26"/>
              </w:rPr>
            </w:pPr>
            <w:r>
              <w:rPr>
                <w:sz w:val="26"/>
                <w:szCs w:val="26"/>
              </w:rPr>
              <w:lastRenderedPageBreak/>
              <w:t>2</w:t>
            </w:r>
          </w:p>
        </w:tc>
        <w:tc>
          <w:tcPr>
            <w:tcW w:w="1251" w:type="pct"/>
          </w:tcPr>
          <w:p w14:paraId="3B8F6204" w14:textId="29819684" w:rsidR="00D11753" w:rsidRPr="00D11753" w:rsidRDefault="00A41097" w:rsidP="00D11753">
            <w:pPr>
              <w:rPr>
                <w:sz w:val="26"/>
                <w:szCs w:val="26"/>
              </w:rPr>
            </w:pPr>
            <w:r w:rsidRPr="00A41097">
              <w:rPr>
                <w:sz w:val="26"/>
                <w:szCs w:val="26"/>
              </w:rPr>
              <w:t>Product</w:t>
            </w:r>
          </w:p>
        </w:tc>
        <w:tc>
          <w:tcPr>
            <w:tcW w:w="3282" w:type="pct"/>
          </w:tcPr>
          <w:p w14:paraId="06B008F3" w14:textId="03A967E0" w:rsidR="00D11753" w:rsidRPr="00D11753" w:rsidRDefault="00A41097" w:rsidP="00D11753">
            <w:pPr>
              <w:rPr>
                <w:sz w:val="26"/>
                <w:szCs w:val="26"/>
              </w:rPr>
            </w:pPr>
            <w:r w:rsidRPr="00A41097">
              <w:rPr>
                <w:sz w:val="26"/>
                <w:szCs w:val="26"/>
              </w:rPr>
              <w:t>Lưu thông tin sản phẩm gồm tên sản phẩm, giá bán, hình ảnh và danh mục. Dữ liệu được quản lý và xử lý bằng JavaScript.</w:t>
            </w:r>
          </w:p>
        </w:tc>
      </w:tr>
      <w:tr w:rsidR="00D11753" w:rsidRPr="00D11753" w14:paraId="28728C8A" w14:textId="77777777" w:rsidTr="002956F8">
        <w:tc>
          <w:tcPr>
            <w:tcW w:w="467" w:type="pct"/>
          </w:tcPr>
          <w:p w14:paraId="41D78AAD" w14:textId="501115AC" w:rsidR="00D11753" w:rsidRPr="00D11753" w:rsidRDefault="00937FCF" w:rsidP="00D11753">
            <w:pPr>
              <w:rPr>
                <w:sz w:val="26"/>
                <w:szCs w:val="26"/>
              </w:rPr>
            </w:pPr>
            <w:r>
              <w:rPr>
                <w:sz w:val="26"/>
                <w:szCs w:val="26"/>
              </w:rPr>
              <w:t>3</w:t>
            </w:r>
          </w:p>
        </w:tc>
        <w:tc>
          <w:tcPr>
            <w:tcW w:w="1251" w:type="pct"/>
          </w:tcPr>
          <w:p w14:paraId="04EFEE9C" w14:textId="7FC8E3C4" w:rsidR="00D11753" w:rsidRPr="00D11753" w:rsidRDefault="00A41097" w:rsidP="00D11753">
            <w:pPr>
              <w:rPr>
                <w:sz w:val="26"/>
                <w:szCs w:val="26"/>
              </w:rPr>
            </w:pPr>
            <w:r w:rsidRPr="00A41097">
              <w:rPr>
                <w:sz w:val="26"/>
                <w:szCs w:val="26"/>
              </w:rPr>
              <w:t>Category</w:t>
            </w:r>
          </w:p>
        </w:tc>
        <w:tc>
          <w:tcPr>
            <w:tcW w:w="3282" w:type="pct"/>
          </w:tcPr>
          <w:p w14:paraId="03A18F66" w14:textId="4EEA0E1B" w:rsidR="00D11753" w:rsidRPr="00D11753" w:rsidRDefault="00A41097" w:rsidP="00D11753">
            <w:pPr>
              <w:rPr>
                <w:sz w:val="26"/>
                <w:szCs w:val="26"/>
              </w:rPr>
            </w:pPr>
            <w:r w:rsidRPr="00A41097">
              <w:rPr>
                <w:sz w:val="26"/>
                <w:szCs w:val="26"/>
              </w:rPr>
              <w:t>Dùng để phân loại sản phẩm, phục vụ chức năng lọc và hiển thị trên giao diện người dùng.</w:t>
            </w:r>
          </w:p>
        </w:tc>
      </w:tr>
      <w:tr w:rsidR="00937FCF" w:rsidRPr="00D11753" w14:paraId="01913F4A" w14:textId="77777777" w:rsidTr="002956F8">
        <w:tc>
          <w:tcPr>
            <w:tcW w:w="467" w:type="pct"/>
          </w:tcPr>
          <w:p w14:paraId="200821A4" w14:textId="48C97115" w:rsidR="00937FCF" w:rsidRDefault="00937FCF" w:rsidP="00D11753">
            <w:pPr>
              <w:rPr>
                <w:sz w:val="26"/>
                <w:szCs w:val="26"/>
              </w:rPr>
            </w:pPr>
            <w:r>
              <w:rPr>
                <w:sz w:val="26"/>
                <w:szCs w:val="26"/>
              </w:rPr>
              <w:t>4</w:t>
            </w:r>
          </w:p>
        </w:tc>
        <w:tc>
          <w:tcPr>
            <w:tcW w:w="1251" w:type="pct"/>
          </w:tcPr>
          <w:p w14:paraId="72FF66D1" w14:textId="47702380" w:rsidR="00937FCF" w:rsidRDefault="00A41097" w:rsidP="00D11753">
            <w:pPr>
              <w:rPr>
                <w:sz w:val="26"/>
                <w:szCs w:val="26"/>
              </w:rPr>
            </w:pPr>
            <w:r w:rsidRPr="00A41097">
              <w:rPr>
                <w:sz w:val="26"/>
                <w:szCs w:val="26"/>
              </w:rPr>
              <w:t>Invoice</w:t>
            </w:r>
          </w:p>
        </w:tc>
        <w:tc>
          <w:tcPr>
            <w:tcW w:w="3282" w:type="pct"/>
          </w:tcPr>
          <w:p w14:paraId="4B1862C0" w14:textId="5C8A0F2B" w:rsidR="00937FCF" w:rsidRPr="00D11753" w:rsidRDefault="00A41097" w:rsidP="00D11753">
            <w:pPr>
              <w:rPr>
                <w:sz w:val="26"/>
                <w:szCs w:val="26"/>
              </w:rPr>
            </w:pPr>
            <w:r w:rsidRPr="00A41097">
              <w:rPr>
                <w:sz w:val="26"/>
                <w:szCs w:val="26"/>
              </w:rPr>
              <w:t>Lưu thông tin hóa đơn bán hàng được tạo sau khi người dùng thực hiện thanh toán, bao gồm mã hóa đơn, thời gian lập và tổng tiền.</w:t>
            </w:r>
          </w:p>
        </w:tc>
      </w:tr>
      <w:tr w:rsidR="00937FCF" w:rsidRPr="00D11753" w14:paraId="0833DD9C" w14:textId="77777777" w:rsidTr="002956F8">
        <w:tc>
          <w:tcPr>
            <w:tcW w:w="467" w:type="pct"/>
          </w:tcPr>
          <w:p w14:paraId="75E7D04E" w14:textId="73040111" w:rsidR="00937FCF" w:rsidRDefault="00937FCF" w:rsidP="00D11753">
            <w:pPr>
              <w:rPr>
                <w:sz w:val="26"/>
                <w:szCs w:val="26"/>
              </w:rPr>
            </w:pPr>
            <w:r>
              <w:rPr>
                <w:sz w:val="26"/>
                <w:szCs w:val="26"/>
              </w:rPr>
              <w:t>5</w:t>
            </w:r>
          </w:p>
        </w:tc>
        <w:tc>
          <w:tcPr>
            <w:tcW w:w="1251" w:type="pct"/>
          </w:tcPr>
          <w:p w14:paraId="592F2FD4" w14:textId="59591F46" w:rsidR="00937FCF" w:rsidRDefault="00A41097" w:rsidP="00D11753">
            <w:pPr>
              <w:rPr>
                <w:sz w:val="26"/>
                <w:szCs w:val="26"/>
              </w:rPr>
            </w:pPr>
            <w:r w:rsidRPr="00A41097">
              <w:rPr>
                <w:sz w:val="26"/>
                <w:szCs w:val="26"/>
              </w:rPr>
              <w:t>InvoiceDetail</w:t>
            </w:r>
          </w:p>
        </w:tc>
        <w:tc>
          <w:tcPr>
            <w:tcW w:w="3282" w:type="pct"/>
          </w:tcPr>
          <w:p w14:paraId="024ABCA6" w14:textId="367D91BF" w:rsidR="00937FCF" w:rsidRPr="00D11753" w:rsidRDefault="00A41097" w:rsidP="00D11753">
            <w:pPr>
              <w:rPr>
                <w:sz w:val="26"/>
                <w:szCs w:val="26"/>
              </w:rPr>
            </w:pPr>
            <w:r w:rsidRPr="00A41097">
              <w:rPr>
                <w:sz w:val="26"/>
                <w:szCs w:val="26"/>
              </w:rPr>
              <w:t>Lưu thông tin chi tiết các sản phẩm trong hóa đơn, bao gồm tên sản phẩm, số lượng và giá bán.</w:t>
            </w:r>
          </w:p>
        </w:tc>
      </w:tr>
    </w:tbl>
    <w:p w14:paraId="5A774CDC" w14:textId="77777777" w:rsidR="00D11753" w:rsidRPr="00D11753" w:rsidRDefault="00D11753" w:rsidP="00D11753"/>
    <w:p w14:paraId="761F8EF7" w14:textId="28595D1B" w:rsidR="00D11753" w:rsidRDefault="00D11753" w:rsidP="00D11753">
      <w:pPr>
        <w:pStyle w:val="Heading3"/>
      </w:pPr>
      <w:bookmarkStart w:id="46" w:name="_Toc215565915"/>
      <w:r>
        <w:t>C</w:t>
      </w:r>
      <w:bookmarkEnd w:id="46"/>
      <w:r w:rsidR="00F34174">
        <w:t>ách lưu trữ và xử lý dữ liệu</w:t>
      </w:r>
    </w:p>
    <w:p w14:paraId="15728542" w14:textId="398135F1" w:rsidR="002024BD" w:rsidRPr="00D11753" w:rsidRDefault="00A41097" w:rsidP="00D11753">
      <w:r w:rsidRPr="00A41097">
        <w:rPr>
          <w:sz w:val="26"/>
          <w:szCs w:val="26"/>
        </w:rPr>
        <w:t>Dữ liệu người dùng, sản phẩm, giỏ hàng và đơn hàng được lưu trữ tạm thời trong bộ nhớ trình duyệt thông qua localStorage hoặc sessionStorage. Việc xử lý dữ liệu được thực hiện hoàn toàn bằng JavaScript phía client, không có sự tham gia của hệ quản trị cơ sở dữ liệu.</w:t>
      </w:r>
    </w:p>
    <w:p w14:paraId="5EA7610C" w14:textId="77777777" w:rsidR="007174AD" w:rsidRDefault="007174AD" w:rsidP="007174AD">
      <w:pPr>
        <w:pStyle w:val="Heading2"/>
      </w:pPr>
      <w:bookmarkStart w:id="47" w:name="_Toc215565916"/>
      <w:r>
        <w:t>Thiết kế xử lý</w:t>
      </w:r>
      <w:bookmarkEnd w:id="47"/>
      <w:r>
        <w:t xml:space="preserve"> </w:t>
      </w:r>
    </w:p>
    <w:p w14:paraId="223E0511" w14:textId="795F5B1A" w:rsidR="006A299A" w:rsidRDefault="00A41097" w:rsidP="006A299A">
      <w:pPr>
        <w:pStyle w:val="content"/>
      </w:pPr>
      <w:r w:rsidRPr="00A41097">
        <w:t>Mục này mô tả cách hệ thống xử lý các chức năng chính của ứng dụng quản lí siêu thị mini trên nền tảng web. Do hệ thống không sử dụng cơ sở dữ liệu, toàn bộ quá trình xử lý được thực hiện phía client thông qua JavaScript và dữ liệu được lưu trữ tạm thời trong trình duyệt người dùng.</w:t>
      </w:r>
      <w:r w:rsidR="006A299A">
        <w:t xml:space="preserve"> </w:t>
      </w:r>
    </w:p>
    <w:p w14:paraId="5765E934" w14:textId="78BCD190" w:rsidR="006A299A" w:rsidRDefault="00A41097" w:rsidP="006A299A">
      <w:pPr>
        <w:pStyle w:val="Heading3"/>
      </w:pPr>
      <w:r w:rsidRPr="00A41097">
        <w:t>Xử lý đăng nhập người dùng</w:t>
      </w:r>
      <w:r w:rsidR="006A299A">
        <w:t xml:space="preserve">: </w:t>
      </w:r>
    </w:p>
    <w:p w14:paraId="02987B4B" w14:textId="0B4DF237" w:rsidR="006A299A" w:rsidRPr="00BA01B1" w:rsidRDefault="00A41097" w:rsidP="00BA01B1">
      <w:pPr>
        <w:pStyle w:val="content"/>
      </w:pPr>
      <w:r>
        <w:t xml:space="preserve">Người dùng nhập thông tin đăng nhập </w:t>
      </w:r>
      <w:r w:rsidRPr="00A41097">
        <w:t>trên giao diện web</w:t>
      </w:r>
      <w:r>
        <w:t xml:space="preserve">. </w:t>
      </w:r>
      <w:r w:rsidRPr="00A41097">
        <w:t>Hệ thống kiểm tra thông tin này với dữ liệu đã được định nghĩa sẵn trong mã nguồn hoặc lưu tạm trong trình duyệt</w:t>
      </w:r>
      <w:r w:rsidR="00BA01B1" w:rsidRPr="00BA01B1">
        <w:t xml:space="preserve">. </w:t>
      </w:r>
      <w:r w:rsidRPr="00A41097">
        <w:t>Nếu thông tin hợp lệ, hệ thống cho phép người dùng truy cập vào các chức năng của ứng dụng</w:t>
      </w:r>
      <w:r>
        <w:t>; ngược lại hệ thống hiển thị thông báo lỗi</w:t>
      </w:r>
    </w:p>
    <w:p w14:paraId="6BE0B43C" w14:textId="5A9AA147" w:rsidR="006A299A" w:rsidRDefault="006A299A" w:rsidP="006A299A">
      <w:pPr>
        <w:pStyle w:val="Heading3"/>
      </w:pPr>
      <w:r>
        <w:t xml:space="preserve">Xử lý </w:t>
      </w:r>
      <w:r w:rsidR="00A41097">
        <w:t>hiển thị và tìm kiếm sản phẩm</w:t>
      </w:r>
    </w:p>
    <w:p w14:paraId="3A71BD0F" w14:textId="3A57988A" w:rsidR="00BA01B1" w:rsidRDefault="00A41097" w:rsidP="00BA01B1">
      <w:pPr>
        <w:pStyle w:val="content"/>
      </w:pPr>
      <w:r w:rsidRPr="00A41097">
        <w:t>Sau khi đăng nhập, hệ thống hiển thị danh sách sản phẩm dựa trên dữ liệu được quản lý bằng JavaScript. Người dùng có thể tìm kiếm sản phẩm theo tên hoặc lọc theo danh mục.</w:t>
      </w:r>
      <w:r w:rsidRPr="00A41097">
        <w:rPr>
          <w:sz w:val="28"/>
          <w:szCs w:val="22"/>
        </w:rPr>
        <w:t xml:space="preserve"> </w:t>
      </w:r>
      <w:r w:rsidRPr="00A41097">
        <w:t>Hệ thống xử lý yêu cầu và cập nhật giao diện ngay lập tức mà không cần tải lại trang.</w:t>
      </w:r>
    </w:p>
    <w:p w14:paraId="4A1861C7" w14:textId="538BD4A1" w:rsidR="006A299A" w:rsidRDefault="00072B6D" w:rsidP="00BA01B1">
      <w:pPr>
        <w:pStyle w:val="Heading3"/>
      </w:pPr>
      <w:r w:rsidRPr="00072B6D">
        <w:lastRenderedPageBreak/>
        <w:t>Xử lý giỏ hàng</w:t>
      </w:r>
    </w:p>
    <w:p w14:paraId="65E45C55" w14:textId="18156894" w:rsidR="00BA01B1" w:rsidRDefault="00072B6D" w:rsidP="00BA01B1">
      <w:pPr>
        <w:pStyle w:val="content"/>
      </w:pPr>
      <w:r w:rsidRPr="00072B6D">
        <w:t>Khi người dùng chọn sản phẩm, hệ thống thêm sản phẩm vào giỏ hàng và lưu thông tin giỏ hàng tạm thời trong phiên làm việc. Người dùng có thể thay đổi số lượng hoặc xóa sản phẩm khỏi giỏ hàng. Mọi thay đổi được cập nhật trực tiếp trên giao diện.</w:t>
      </w:r>
      <w:r w:rsidR="00BA01B1" w:rsidRPr="00BA01B1">
        <w:t>.</w:t>
      </w:r>
      <w:r w:rsidR="00BA01B1">
        <w:t xml:space="preserve"> </w:t>
      </w:r>
    </w:p>
    <w:p w14:paraId="45568A5F" w14:textId="017F590F" w:rsidR="006A299A" w:rsidRDefault="00072B6D" w:rsidP="006A299A">
      <w:pPr>
        <w:pStyle w:val="Heading3"/>
      </w:pPr>
      <w:r w:rsidRPr="00072B6D">
        <w:t>Xử lý thanh toán và lập hóa đơn</w:t>
      </w:r>
    </w:p>
    <w:p w14:paraId="3056C1D9" w14:textId="7A44C179" w:rsidR="00072B6D" w:rsidRDefault="00072B6D" w:rsidP="00072B6D">
      <w:pPr>
        <w:pStyle w:val="content"/>
      </w:pPr>
      <w:r w:rsidRPr="00072B6D">
        <w:t>Khi người dùng thực hiện thanh toán, hệ thống tổng hợp thông tin từ giỏ hàng để tạo hóa đơn bán hàng. Thông tin hóa đơn và chi tiết hóa đơn được lưu tạm thời dưới dạng các đối tượng dữ liệu. Đây là chức năng mô phỏng, không kết nối với hệ thống thanh toán thực tế.</w:t>
      </w:r>
    </w:p>
    <w:p w14:paraId="4A4D14B7" w14:textId="6FDF7903" w:rsidR="00072B6D" w:rsidRDefault="00072B6D" w:rsidP="00072B6D">
      <w:pPr>
        <w:pStyle w:val="Heading3"/>
      </w:pPr>
      <w:r w:rsidRPr="00072B6D">
        <w:t>Xử lý hiển thị hóa đơn</w:t>
      </w:r>
    </w:p>
    <w:p w14:paraId="19897B54" w14:textId="7E1F725F" w:rsidR="00072B6D" w:rsidRDefault="00072B6D" w:rsidP="00072B6D">
      <w:pPr>
        <w:pStyle w:val="content"/>
      </w:pPr>
      <w:r w:rsidRPr="00072B6D">
        <w:t>Sau khi thanh toán, hệ thống hiển thị thông tin hóa đơn bao gồm danh sách sản phẩm, số lượng, đơn giá và tổng tiền. Người dùng có thể xem lại hóa đơn trong phiên làm việc hiện tại.</w:t>
      </w:r>
    </w:p>
    <w:p w14:paraId="21B83668" w14:textId="28B59F22" w:rsidR="00072B6D" w:rsidRDefault="00072B6D" w:rsidP="00072B6D">
      <w:pPr>
        <w:pStyle w:val="Heading3"/>
      </w:pPr>
      <w:r w:rsidRPr="00072B6D">
        <w:t xml:space="preserve">Xử lý </w:t>
      </w:r>
      <w:r>
        <w:t>đăng xuất</w:t>
      </w:r>
    </w:p>
    <w:p w14:paraId="4906B771" w14:textId="5136DA54" w:rsidR="00072B6D" w:rsidRDefault="00072B6D" w:rsidP="00072B6D">
      <w:pPr>
        <w:pStyle w:val="content"/>
      </w:pPr>
      <w:r w:rsidRPr="00072B6D">
        <w:t>Khi người dùng đăng xuất, hệ thống xóa các dữ liệu tạm thời liên quan đến phiên làm việc hiện tại và đưa người dùng về trang đăng nhập ban đầu</w:t>
      </w:r>
      <w:r>
        <w:t>.</w:t>
      </w:r>
    </w:p>
    <w:p w14:paraId="29C19DB5" w14:textId="1D24350E" w:rsidR="0030444B" w:rsidRDefault="0030444B" w:rsidP="0030444B">
      <w:pPr>
        <w:pStyle w:val="Heading3"/>
      </w:pPr>
      <w:r>
        <w:t>S</w:t>
      </w:r>
      <w:r w:rsidRPr="0030444B">
        <w:t>ơ đồ luồng xử lý của hệ thống</w:t>
      </w:r>
    </w:p>
    <w:p w14:paraId="016F5BCC" w14:textId="77777777" w:rsidR="00DD1210" w:rsidRDefault="00DD1210" w:rsidP="00DD1210">
      <w:pPr>
        <w:pStyle w:val="content"/>
      </w:pPr>
      <w:r>
        <w:t>BẮT ĐẦU</w:t>
      </w:r>
    </w:p>
    <w:p w14:paraId="28215BEE" w14:textId="77777777" w:rsidR="00DD1210" w:rsidRDefault="00DD1210" w:rsidP="00DD1210">
      <w:pPr>
        <w:pStyle w:val="content"/>
      </w:pPr>
      <w:r>
        <w:t xml:space="preserve">  ↓</w:t>
      </w:r>
    </w:p>
    <w:p w14:paraId="22D0837E" w14:textId="77777777" w:rsidR="00DD1210" w:rsidRDefault="00DD1210" w:rsidP="00DD1210">
      <w:pPr>
        <w:pStyle w:val="content"/>
      </w:pPr>
      <w:r>
        <w:t>Đăng nhập</w:t>
      </w:r>
    </w:p>
    <w:p w14:paraId="3451496F" w14:textId="77777777" w:rsidR="00DD1210" w:rsidRDefault="00DD1210" w:rsidP="00DD1210">
      <w:pPr>
        <w:pStyle w:val="content"/>
      </w:pPr>
      <w:r>
        <w:t xml:space="preserve">  ↓</w:t>
      </w:r>
    </w:p>
    <w:p w14:paraId="2D7B028D" w14:textId="77777777" w:rsidR="00DD1210" w:rsidRDefault="00DD1210" w:rsidP="00DD1210">
      <w:pPr>
        <w:pStyle w:val="content"/>
      </w:pPr>
      <w:r>
        <w:t>Thông tin hợp lệ?</w:t>
      </w:r>
    </w:p>
    <w:p w14:paraId="631DA789" w14:textId="77777777" w:rsidR="00DD1210" w:rsidRDefault="00DD1210" w:rsidP="00DD1210">
      <w:pPr>
        <w:pStyle w:val="content"/>
      </w:pPr>
      <w:r>
        <w:t xml:space="preserve">   ├─ Không → Thông báo lỗi → quay lại Đăng nhập</w:t>
      </w:r>
    </w:p>
    <w:p w14:paraId="03B11FD5" w14:textId="77777777" w:rsidR="00DD1210" w:rsidRDefault="00DD1210" w:rsidP="00DD1210">
      <w:pPr>
        <w:pStyle w:val="content"/>
      </w:pPr>
      <w:r>
        <w:t xml:space="preserve">   └─ Có   → Xem &amp; chọn sản phẩm</w:t>
      </w:r>
    </w:p>
    <w:p w14:paraId="3D1EDD22" w14:textId="77777777" w:rsidR="00DD1210" w:rsidRDefault="00DD1210" w:rsidP="00DD1210">
      <w:pPr>
        <w:pStyle w:val="content"/>
      </w:pPr>
      <w:r>
        <w:t xml:space="preserve">               ↓</w:t>
      </w:r>
    </w:p>
    <w:p w14:paraId="64164860" w14:textId="77777777" w:rsidR="00DD1210" w:rsidRDefault="00DD1210" w:rsidP="00DD1210">
      <w:pPr>
        <w:pStyle w:val="content"/>
      </w:pPr>
      <w:r>
        <w:t xml:space="preserve">        Giỏ hàng &amp; Thanh toán</w:t>
      </w:r>
    </w:p>
    <w:p w14:paraId="45E381B6" w14:textId="77777777" w:rsidR="00DD1210" w:rsidRDefault="00DD1210" w:rsidP="00DD1210">
      <w:pPr>
        <w:pStyle w:val="content"/>
      </w:pPr>
      <w:r>
        <w:lastRenderedPageBreak/>
        <w:t xml:space="preserve">               ↓</w:t>
      </w:r>
    </w:p>
    <w:p w14:paraId="43F4001A" w14:textId="77777777" w:rsidR="00DD1210" w:rsidRDefault="00DD1210" w:rsidP="00DD1210">
      <w:pPr>
        <w:pStyle w:val="content"/>
      </w:pPr>
      <w:r>
        <w:t xml:space="preserve">          Hiển thị hóa đơn</w:t>
      </w:r>
    </w:p>
    <w:p w14:paraId="02B4CF40" w14:textId="77777777" w:rsidR="00DD1210" w:rsidRDefault="00DD1210" w:rsidP="00DD1210">
      <w:pPr>
        <w:pStyle w:val="content"/>
      </w:pPr>
      <w:r>
        <w:t xml:space="preserve">               ↓</w:t>
      </w:r>
    </w:p>
    <w:p w14:paraId="6D7F69A4" w14:textId="77777777" w:rsidR="00DD1210" w:rsidRDefault="00DD1210" w:rsidP="00DD1210">
      <w:pPr>
        <w:pStyle w:val="content"/>
      </w:pPr>
      <w:r>
        <w:t xml:space="preserve">             Đăng xuất</w:t>
      </w:r>
    </w:p>
    <w:p w14:paraId="4C04BCE7" w14:textId="77777777" w:rsidR="00DD1210" w:rsidRDefault="00DD1210" w:rsidP="00DD1210">
      <w:pPr>
        <w:pStyle w:val="content"/>
      </w:pPr>
      <w:r>
        <w:t xml:space="preserve">               ↓</w:t>
      </w:r>
    </w:p>
    <w:p w14:paraId="7A7ED23B" w14:textId="7BC3620E" w:rsidR="00DD1210" w:rsidRDefault="00DD1210" w:rsidP="00DD1210">
      <w:pPr>
        <w:pStyle w:val="content"/>
      </w:pPr>
      <w:r>
        <w:t xml:space="preserve">             KẾT THÚC</w:t>
      </w:r>
    </w:p>
    <w:p w14:paraId="37E665CD" w14:textId="0BFD324C" w:rsidR="00DD1210" w:rsidRDefault="00DD1210" w:rsidP="00DD1210">
      <w:pPr>
        <w:pStyle w:val="content"/>
      </w:pPr>
      <w:r>
        <w:t xml:space="preserve">Hình 3.4 </w:t>
      </w:r>
      <w:r w:rsidRPr="00DD1210">
        <w:t>Sơ đồ luồng xử lý rút gọn</w:t>
      </w:r>
    </w:p>
    <w:p w14:paraId="27404355" w14:textId="1BD4D69B" w:rsidR="00DD1210" w:rsidRPr="006A299A" w:rsidRDefault="00DD1210" w:rsidP="00DD1210">
      <w:pPr>
        <w:pStyle w:val="content"/>
      </w:pPr>
      <w:r w:rsidRPr="00DD1210">
        <w:t>Sơ đồ trên mô tả luồng xử lý chính của hệ thống quản lí siêu thị mini. Do hệ thống không sử dụng cơ sở dữ liệu, các dữ liệu như giỏ hàng và hóa đơn chỉ được xử lý và lưu trữ tạm thời trong phiên làm việc của người dùng.</w:t>
      </w:r>
    </w:p>
    <w:p w14:paraId="5A47A891" w14:textId="77777777" w:rsidR="007174AD" w:rsidRDefault="007174AD" w:rsidP="007174AD">
      <w:pPr>
        <w:pStyle w:val="Heading2"/>
      </w:pPr>
      <w:bookmarkStart w:id="48" w:name="_Toc215565917"/>
      <w:r>
        <w:t>Thiết kế giao diện</w:t>
      </w:r>
      <w:bookmarkEnd w:id="48"/>
    </w:p>
    <w:p w14:paraId="15D07461" w14:textId="77777777" w:rsidR="00DD1210" w:rsidRDefault="00DD1210" w:rsidP="00B81968">
      <w:pPr>
        <w:pStyle w:val="content"/>
      </w:pPr>
      <w:r w:rsidRPr="00DD1210">
        <w:t xml:space="preserve">Thiết kế giao diện tập trung vào trải nghiệm trực quan (UI/UX) và cách hệ thống hiển thị thông tin trên trình duyệt, nhằm giúp người dùng dễ dàng thao tác và tiếp cận các chức năng của ứng dụng. Mục tiêu của giao diện trong hệ thống quản lí siêu thị mini là đảm bảo sự đơn giản, rõ ràng và logic, đồng thời mang lại cảm giác thân thiện và thuận tiện trong quá trình mua sắm và quản lí. </w:t>
      </w:r>
    </w:p>
    <w:p w14:paraId="77FBC656" w14:textId="77777777" w:rsidR="00DD1210" w:rsidRDefault="00DD1210" w:rsidP="00B81968">
      <w:pPr>
        <w:pStyle w:val="content"/>
      </w:pPr>
      <w:r w:rsidRPr="00DD1210">
        <w:t xml:space="preserve">Giao diện trang đăng nhập được thiết kế tối giản với các trường nhập thông tin cơ bản như tên đăng nhập và mật khẩu. Các trường nhập được bố trí gọn gàng, căn giữa màn hình, giúp người dùng tập trung vào thao tác chính. Hệ thống có khu vực hiển thị thông báo phản hồi như đăng nhập thành công hoặc cảnh báo sai thông tin, giúp tăng tính tương tác và dễ hiểu cho người dùng. </w:t>
      </w:r>
    </w:p>
    <w:p w14:paraId="1D721EE6" w14:textId="77777777" w:rsidR="00E800A5" w:rsidRDefault="00DD1210" w:rsidP="00B81968">
      <w:pPr>
        <w:pStyle w:val="content"/>
      </w:pPr>
      <w:r w:rsidRPr="00DD1210">
        <w:t>Danh sách sản phẩm được hiển thị dưới dạng các thẻ (card) hoặc bảng danh sách, trong đó mỗi sản phẩm thể hiện các thông tin chính như hình ảnh minh họa, tên sản phẩm và giá bán. Cách trình bày này giúp người dùng dễ dàng quan sát và lựa chọn sản phẩm mà không bị quá tải thông tin. Các nút chức năng như thêm vào giỏ hàng được đặt ngay trên từng sản phẩm, tạo cảm giác thao tác trực tiếp và thuận tiện.</w:t>
      </w:r>
    </w:p>
    <w:p w14:paraId="7CB8449F" w14:textId="4EC38AAC" w:rsidR="00B81968" w:rsidRPr="00B81968" w:rsidRDefault="00DD1210" w:rsidP="00B81968">
      <w:pPr>
        <w:pStyle w:val="content"/>
      </w:pPr>
      <w:r w:rsidRPr="00DD1210">
        <w:t xml:space="preserve"> </w:t>
      </w:r>
      <w:r w:rsidR="00E800A5" w:rsidRPr="00E800A5">
        <w:t xml:space="preserve">Giao diện giỏ hàng được thiết kế rõ ràng, hiển thị danh sách các sản phẩm đã chọn cùng với số lượng, đơn giá và tổng tiền. Người dùng có thể dễ dàng thay đổi số </w:t>
      </w:r>
      <w:r w:rsidR="00E800A5" w:rsidRPr="00E800A5">
        <w:lastRenderedPageBreak/>
        <w:t>lượng hoặc xóa sản phẩm khỏi giỏ hàng thông qua các nút chức năng được bố trí gần từng sản phẩm, giúp việc điều chỉnh đơn hàng diễn ra nhanh chóng và trực quan.</w:t>
      </w:r>
    </w:p>
    <w:p w14:paraId="79DA84E6" w14:textId="77777777" w:rsidR="00E800A5" w:rsidRDefault="00E800A5" w:rsidP="00B81968">
      <w:pPr>
        <w:pStyle w:val="content"/>
      </w:pPr>
      <w:r w:rsidRPr="00E800A5">
        <w:t xml:space="preserve">Trang thanh toán và hiển thị hóa đơn được bố trí theo hướng đơn giản, tập trung vào việc kiểm tra lại thông tin đơn hàng trước khi xác nhận. Sau khi thanh toán, hóa đơn được hiển thị với đầy đủ thông tin cần thiết như danh sách sản phẩm, số lượng, giá bán và tổng tiền, giúp người dùng dễ dàng theo dõi và kiểm tra lại giao dịch. </w:t>
      </w:r>
    </w:p>
    <w:p w14:paraId="0196948F" w14:textId="6CDAEFBF" w:rsidR="00E800A5" w:rsidRDefault="00E800A5" w:rsidP="00B81968">
      <w:pPr>
        <w:pStyle w:val="content"/>
      </w:pPr>
      <w:r w:rsidRPr="00E800A5">
        <w:t>Toàn bộ giao diện của hệ thống được xây dựng theo hướng responsive, các thành phần tự động điều chỉnh theo kích thước màn hình. Trên máy tính, nội dung có thể được bố trí thành nhiều cột để tận dụng không gian hiển thị, trong khi trên thiết bị di động, giao diện được thu gọn thành một cột để đảm bảo dễ đọc và thuận tiện cho thao tác cảm ứng, mang lại trải nghiệm người dùng tốt và nhất quán trên nhiều thiết bị.</w:t>
      </w:r>
    </w:p>
    <w:p w14:paraId="22DEC205" w14:textId="77777777" w:rsidR="007E6A83" w:rsidRDefault="007174AD" w:rsidP="003F648A">
      <w:pPr>
        <w:pStyle w:val="Heading2"/>
      </w:pPr>
      <w:bookmarkStart w:id="49" w:name="_Toc215565918"/>
      <w:r>
        <w:t>Kết chương</w:t>
      </w:r>
      <w:bookmarkEnd w:id="49"/>
    </w:p>
    <w:p w14:paraId="12129851" w14:textId="509B6311" w:rsidR="007E6A83" w:rsidRDefault="00E800A5" w:rsidP="007E6A83">
      <w:pPr>
        <w:pStyle w:val="content"/>
      </w:pPr>
      <w:r w:rsidRPr="00E800A5">
        <w:t>Chương này đã trình bày chi tiết quá trình phân tích và thiết kế hệ thống cho ứng dụng quản lí siêu thị mini trên nền tảng web. Nội dung chương tập trung vào việc xác định các yêu cầu chức năng, yêu cầu phi chức năng, mô tả cách tổ chức dữ liệu trong hệ thống không sử dụng cơ sở dữ liệu, cũng như thiết kế xử lý và thiết kế giao diện người dùng.</w:t>
      </w:r>
    </w:p>
    <w:p w14:paraId="0D49CD52" w14:textId="0159EED4" w:rsidR="00E800A5" w:rsidRPr="00E800A5" w:rsidRDefault="00E800A5" w:rsidP="007E6A83">
      <w:pPr>
        <w:pStyle w:val="content"/>
      </w:pPr>
      <w:r w:rsidRPr="00E800A5">
        <w:t>Thông qua việc sử dụng các đối tượng dữ liệu tạm thời và sơ đồ luồng xử lý, hệ thống được xây dựng theo hướng đơn giản, dễ hiểu và phù hợp với mục tiêu học tập. Thiết kế giao diện chú trọng đến trải nghiệm người dùng, đảm bảo tính trực quan, thuận tiện và khả năng thao tác dễ dàng trên nhiều thiết bị khác nhau.</w:t>
      </w:r>
    </w:p>
    <w:p w14:paraId="7FDA680D" w14:textId="0B436850" w:rsidR="003F648A" w:rsidRDefault="007E6A83" w:rsidP="00E800A5">
      <w:pPr>
        <w:pStyle w:val="content"/>
      </w:pPr>
      <w:r>
        <w:t>Ngoài ra, giao diện hệ thống tập trung vào tính tối giản và trực quan</w:t>
      </w:r>
      <w:r w:rsidR="00647F8E">
        <w:t>, thân thiện với người dùng,</w:t>
      </w:r>
      <w:r>
        <w:t xml:space="preserve"> </w:t>
      </w:r>
      <w:r w:rsidR="00647F8E">
        <w:t>sử dụng</w:t>
      </w:r>
      <w:r>
        <w:t xml:space="preserve"> Bootstrap để chuẩn hóa bảng biểu, nút bấm, đảm bảo trải nghiệm mượt mà và thích hợp trên nhiều thiết bị. </w:t>
      </w:r>
      <w:r w:rsidR="00E800A5" w:rsidRPr="00E800A5">
        <w:t xml:space="preserve">Kết quả của chương này là cơ sở quan trọng để triển khai xây dựng và cài đặt ứng dụng trong chương tiếp theo. Các nội dung thiết kế đã được xác định rõ ràng, giúp quá trình hiện thực hóa hệ thống diễn ra thuận lợi và đúng với yêu cầu đề ra ban đầu. </w:t>
      </w:r>
      <w:r w:rsidR="007174AD">
        <w:br w:type="page"/>
      </w:r>
    </w:p>
    <w:p w14:paraId="1FC97A67" w14:textId="7D9D3996" w:rsidR="003F648A" w:rsidRDefault="003F648A" w:rsidP="00A667A8">
      <w:pPr>
        <w:pStyle w:val="Heading1"/>
      </w:pPr>
      <w:bookmarkStart w:id="50" w:name="_Toc215565919"/>
      <w:r>
        <w:lastRenderedPageBreak/>
        <w:t>KẾT QUẢ NGHIÊN CỨU</w:t>
      </w:r>
      <w:bookmarkEnd w:id="50"/>
    </w:p>
    <w:p w14:paraId="5102ED0C" w14:textId="5CCCE0B7" w:rsidR="00572043" w:rsidRDefault="00572043" w:rsidP="00572043">
      <w:pPr>
        <w:pStyle w:val="Heading2"/>
      </w:pPr>
      <w:r>
        <w:t xml:space="preserve">Giao diện hệ thống </w:t>
      </w:r>
    </w:p>
    <w:p w14:paraId="2CD7295B" w14:textId="555A4AF8" w:rsidR="00DD503B" w:rsidRPr="00DD503B" w:rsidRDefault="00DD503B" w:rsidP="00DD503B">
      <w:pPr>
        <w:rPr>
          <w:sz w:val="26"/>
          <w:szCs w:val="26"/>
        </w:rPr>
      </w:pPr>
      <w:r w:rsidRPr="00DD503B">
        <w:rPr>
          <w:sz w:val="26"/>
          <w:szCs w:val="26"/>
        </w:rPr>
        <w:t>Giao diện hệ thống được thiết kế nhằm hỗ trợ người dùng thao tác thuận tiện và nhanh chóng khi sử dụng ứng dụng quản lí siêu thị mini trên nền tảng web. Giao diện được xây dựng theo hướng đơn giản, trực quan, dễ sử dụng và hiển thị trực tiếp trên trình duyệt, phù hợp với nhiều đối tượng người dùng khác nhau.</w:t>
      </w:r>
    </w:p>
    <w:p w14:paraId="2CD04754" w14:textId="43CD8166" w:rsidR="00DD503B" w:rsidRDefault="00DD503B" w:rsidP="00D80437">
      <w:pPr>
        <w:pStyle w:val="noidung"/>
      </w:pPr>
      <w:r w:rsidRPr="00DD503B">
        <w:drawing>
          <wp:inline distT="0" distB="0" distL="0" distR="0" wp14:anchorId="78FA8248" wp14:editId="12D05969">
            <wp:extent cx="5580380" cy="2661285"/>
            <wp:effectExtent l="0" t="0" r="1270" b="5715"/>
            <wp:docPr id="2061572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72582" name=""/>
                    <pic:cNvPicPr/>
                  </pic:nvPicPr>
                  <pic:blipFill>
                    <a:blip r:embed="rId19"/>
                    <a:stretch>
                      <a:fillRect/>
                    </a:stretch>
                  </pic:blipFill>
                  <pic:spPr>
                    <a:xfrm>
                      <a:off x="0" y="0"/>
                      <a:ext cx="5580380" cy="2661285"/>
                    </a:xfrm>
                    <a:prstGeom prst="rect">
                      <a:avLst/>
                    </a:prstGeom>
                  </pic:spPr>
                </pic:pic>
              </a:graphicData>
            </a:graphic>
          </wp:inline>
        </w:drawing>
      </w:r>
    </w:p>
    <w:p w14:paraId="5A12AA63" w14:textId="191F7C39" w:rsidR="00DD503B" w:rsidRPr="00D80437" w:rsidRDefault="00DD503B" w:rsidP="00DD503B">
      <w:pPr>
        <w:pStyle w:val="noidung"/>
        <w:jc w:val="center"/>
      </w:pPr>
      <w:r>
        <w:t>Hình 4.1 Giao diện hệ thống siêu thị mini</w:t>
      </w:r>
    </w:p>
    <w:p w14:paraId="3A12EAA6" w14:textId="78BB3081" w:rsidR="00D80437" w:rsidRDefault="00D80437" w:rsidP="00D80437">
      <w:pPr>
        <w:pStyle w:val="Heading2"/>
      </w:pPr>
      <w:r>
        <w:t xml:space="preserve">Giao diện đăng nhập, đăng ký  </w:t>
      </w:r>
    </w:p>
    <w:p w14:paraId="4C81A5EB" w14:textId="0B0CEA89" w:rsidR="00DD503B" w:rsidRDefault="00DD503B" w:rsidP="00DD503B">
      <w:r w:rsidRPr="00DD503B">
        <w:t>Giao diện đăng nhập cho phép người dùng nhập thông tin tài khoản để truy cập hệ thống. Các trường nhập liệu được bố trí gọn gàng, dễ nhìn và có thông báo phản hồi khi người dùng đăng nhập thành công hoặc thất bại.</w:t>
      </w:r>
    </w:p>
    <w:p w14:paraId="5565D189" w14:textId="171E4DF2" w:rsidR="00DD503B" w:rsidRDefault="00DD503B" w:rsidP="00DD503B">
      <w:r w:rsidRPr="00DD503B">
        <w:rPr>
          <w:noProof/>
        </w:rPr>
        <w:drawing>
          <wp:inline distT="0" distB="0" distL="0" distR="0" wp14:anchorId="00A0E8E7" wp14:editId="78093BC4">
            <wp:extent cx="5196473" cy="3185160"/>
            <wp:effectExtent l="0" t="0" r="4445" b="0"/>
            <wp:docPr id="389425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25077" name=""/>
                    <pic:cNvPicPr/>
                  </pic:nvPicPr>
                  <pic:blipFill>
                    <a:blip r:embed="rId20"/>
                    <a:stretch>
                      <a:fillRect/>
                    </a:stretch>
                  </pic:blipFill>
                  <pic:spPr>
                    <a:xfrm>
                      <a:off x="0" y="0"/>
                      <a:ext cx="5278542" cy="3235464"/>
                    </a:xfrm>
                    <a:prstGeom prst="rect">
                      <a:avLst/>
                    </a:prstGeom>
                  </pic:spPr>
                </pic:pic>
              </a:graphicData>
            </a:graphic>
          </wp:inline>
        </w:drawing>
      </w:r>
    </w:p>
    <w:p w14:paraId="15777C6C" w14:textId="5AA179ED" w:rsidR="00DD503B" w:rsidRDefault="00DD503B" w:rsidP="00DD503B">
      <w:pPr>
        <w:jc w:val="center"/>
      </w:pPr>
      <w:r>
        <w:lastRenderedPageBreak/>
        <w:t>Hình 4.2.</w:t>
      </w:r>
      <w:r w:rsidR="00E74514">
        <w:t>a</w:t>
      </w:r>
      <w:r>
        <w:t xml:space="preserve"> Giao diện đăng nhập</w:t>
      </w:r>
    </w:p>
    <w:p w14:paraId="43B83C2D" w14:textId="75502058" w:rsidR="00DD503B" w:rsidRDefault="00DD503B" w:rsidP="00DD503B">
      <w:r w:rsidRPr="00DD503B">
        <w:t>Giao diện đăng ký được thiết kế nhằm cho phép người dùng tạo tài khoản để sử dụng hệ thống siêu thị mini trên nền tảng web. Giao diện có bố cục đơn giản, trực quan và dễ thao tác, giúp người dùng nhanh chóng hoàn thành việc đăng ký mà không gặp khó khăn.</w:t>
      </w:r>
    </w:p>
    <w:p w14:paraId="55D5116F" w14:textId="3A5F0CB1" w:rsidR="00DD503B" w:rsidRDefault="00DD503B" w:rsidP="00DD503B">
      <w:r w:rsidRPr="00DD503B">
        <w:rPr>
          <w:noProof/>
        </w:rPr>
        <w:drawing>
          <wp:inline distT="0" distB="0" distL="0" distR="0" wp14:anchorId="6B76BE46" wp14:editId="1CFC997C">
            <wp:extent cx="5580380" cy="4035425"/>
            <wp:effectExtent l="0" t="0" r="1270" b="3175"/>
            <wp:docPr id="1965141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41915" name=""/>
                    <pic:cNvPicPr/>
                  </pic:nvPicPr>
                  <pic:blipFill>
                    <a:blip r:embed="rId21"/>
                    <a:stretch>
                      <a:fillRect/>
                    </a:stretch>
                  </pic:blipFill>
                  <pic:spPr>
                    <a:xfrm>
                      <a:off x="0" y="0"/>
                      <a:ext cx="5580380" cy="4035425"/>
                    </a:xfrm>
                    <a:prstGeom prst="rect">
                      <a:avLst/>
                    </a:prstGeom>
                  </pic:spPr>
                </pic:pic>
              </a:graphicData>
            </a:graphic>
          </wp:inline>
        </w:drawing>
      </w:r>
    </w:p>
    <w:p w14:paraId="4E4C1A53" w14:textId="04DFB92D" w:rsidR="00DD503B" w:rsidRPr="00DD503B" w:rsidRDefault="00DD503B" w:rsidP="00DD503B">
      <w:pPr>
        <w:jc w:val="center"/>
      </w:pPr>
      <w:r>
        <w:t>Hình 4.2.</w:t>
      </w:r>
      <w:r w:rsidR="00E74514">
        <w:t>b</w:t>
      </w:r>
      <w:r>
        <w:t xml:space="preserve"> Giao diện đăng ký</w:t>
      </w:r>
    </w:p>
    <w:p w14:paraId="272078C7" w14:textId="77777777" w:rsidR="00D80437" w:rsidRDefault="00D80437" w:rsidP="00D80437">
      <w:pPr>
        <w:pStyle w:val="Heading2"/>
      </w:pPr>
      <w:r>
        <w:t>Giao diện trang chủ</w:t>
      </w:r>
    </w:p>
    <w:p w14:paraId="754CFC74" w14:textId="6E4F84D7" w:rsidR="00DD503B" w:rsidRDefault="00EC369D" w:rsidP="00DD503B">
      <w:r w:rsidRPr="00EC369D">
        <w:rPr>
          <w:sz w:val="26"/>
          <w:szCs w:val="26"/>
        </w:rPr>
        <w:t>Giao diện trang chủ là màn hình chính của hệ thống siêu thị mini trên nền tảng web. Trang chủ hiển thị danh sách sản phẩm với các thông tin cơ bản như tên, giá bán và hình ảnh minh họa, giúp người dùng dễ dàng lựa chọn sản phẩm. Các chức năng tìm kiếm, lọc sản phẩm và truy cập giỏ hàng được bố trí rõ ràng, thuận tiện cho quá trình sử dụng. Giao diện có khả năng thích ứng với nhiều kích thước màn hình, đảm bảo trải nghiệm người dùng tốt trên cả máy tính và thiết bị di động</w:t>
      </w:r>
      <w:r w:rsidRPr="00EC369D">
        <w:t>.</w:t>
      </w:r>
    </w:p>
    <w:p w14:paraId="2D88874C" w14:textId="406B74D6" w:rsidR="00EC369D" w:rsidRDefault="00EC369D" w:rsidP="00DD503B">
      <w:r w:rsidRPr="00EC369D">
        <w:rPr>
          <w:noProof/>
        </w:rPr>
        <w:lastRenderedPageBreak/>
        <w:drawing>
          <wp:inline distT="0" distB="0" distL="0" distR="0" wp14:anchorId="756E09CF" wp14:editId="1081FE6E">
            <wp:extent cx="5580380" cy="2651760"/>
            <wp:effectExtent l="0" t="0" r="1270" b="0"/>
            <wp:docPr id="464436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436599" name=""/>
                    <pic:cNvPicPr/>
                  </pic:nvPicPr>
                  <pic:blipFill>
                    <a:blip r:embed="rId22"/>
                    <a:stretch>
                      <a:fillRect/>
                    </a:stretch>
                  </pic:blipFill>
                  <pic:spPr>
                    <a:xfrm>
                      <a:off x="0" y="0"/>
                      <a:ext cx="5580380" cy="2651760"/>
                    </a:xfrm>
                    <a:prstGeom prst="rect">
                      <a:avLst/>
                    </a:prstGeom>
                  </pic:spPr>
                </pic:pic>
              </a:graphicData>
            </a:graphic>
          </wp:inline>
        </w:drawing>
      </w:r>
    </w:p>
    <w:p w14:paraId="16453DB3" w14:textId="519BFC9D" w:rsidR="00EC369D" w:rsidRDefault="00EC369D" w:rsidP="00EC369D">
      <w:pPr>
        <w:jc w:val="center"/>
      </w:pPr>
      <w:r>
        <w:t>Hình 4.3.</w:t>
      </w:r>
      <w:r w:rsidR="00E74514">
        <w:t>a</w:t>
      </w:r>
      <w:r>
        <w:t xml:space="preserve"> Giao diện trang chủ - phần trên</w:t>
      </w:r>
    </w:p>
    <w:p w14:paraId="7E5611D6" w14:textId="50C9AAD8" w:rsidR="00EC369D" w:rsidRDefault="00EC369D" w:rsidP="00EC369D">
      <w:r w:rsidRPr="00EC369D">
        <w:rPr>
          <w:noProof/>
        </w:rPr>
        <w:drawing>
          <wp:inline distT="0" distB="0" distL="0" distR="0" wp14:anchorId="63ABF79C" wp14:editId="71B54B82">
            <wp:extent cx="5580380" cy="2637155"/>
            <wp:effectExtent l="0" t="0" r="1270" b="0"/>
            <wp:docPr id="47729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9244" name=""/>
                    <pic:cNvPicPr/>
                  </pic:nvPicPr>
                  <pic:blipFill>
                    <a:blip r:embed="rId23"/>
                    <a:stretch>
                      <a:fillRect/>
                    </a:stretch>
                  </pic:blipFill>
                  <pic:spPr>
                    <a:xfrm>
                      <a:off x="0" y="0"/>
                      <a:ext cx="5580380" cy="2637155"/>
                    </a:xfrm>
                    <a:prstGeom prst="rect">
                      <a:avLst/>
                    </a:prstGeom>
                  </pic:spPr>
                </pic:pic>
              </a:graphicData>
            </a:graphic>
          </wp:inline>
        </w:drawing>
      </w:r>
    </w:p>
    <w:p w14:paraId="5995C5BA" w14:textId="2120FCE8" w:rsidR="00EC369D" w:rsidRDefault="00EC369D" w:rsidP="00EC369D">
      <w:pPr>
        <w:jc w:val="center"/>
      </w:pPr>
      <w:r>
        <w:t>Hình 4.3.</w:t>
      </w:r>
      <w:r w:rsidR="00E74514">
        <w:t>b</w:t>
      </w:r>
      <w:r>
        <w:t xml:space="preserve"> Giao diện trang chủ - phần giữa </w:t>
      </w:r>
    </w:p>
    <w:p w14:paraId="5F713230" w14:textId="6760D4F2" w:rsidR="00EC369D" w:rsidRDefault="00EC369D" w:rsidP="00EC369D">
      <w:pPr>
        <w:jc w:val="center"/>
      </w:pPr>
      <w:r w:rsidRPr="00EC369D">
        <w:rPr>
          <w:noProof/>
        </w:rPr>
        <w:drawing>
          <wp:inline distT="0" distB="0" distL="0" distR="0" wp14:anchorId="08D638E9" wp14:editId="220292A5">
            <wp:extent cx="5580380" cy="2654300"/>
            <wp:effectExtent l="0" t="0" r="1270" b="0"/>
            <wp:docPr id="1821982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82643" name=""/>
                    <pic:cNvPicPr/>
                  </pic:nvPicPr>
                  <pic:blipFill>
                    <a:blip r:embed="rId24"/>
                    <a:stretch>
                      <a:fillRect/>
                    </a:stretch>
                  </pic:blipFill>
                  <pic:spPr>
                    <a:xfrm>
                      <a:off x="0" y="0"/>
                      <a:ext cx="5580380" cy="2654300"/>
                    </a:xfrm>
                    <a:prstGeom prst="rect">
                      <a:avLst/>
                    </a:prstGeom>
                  </pic:spPr>
                </pic:pic>
              </a:graphicData>
            </a:graphic>
          </wp:inline>
        </w:drawing>
      </w:r>
    </w:p>
    <w:p w14:paraId="0EA38AAF" w14:textId="6BA19181" w:rsidR="00EC369D" w:rsidRPr="00DD503B" w:rsidRDefault="00EC369D" w:rsidP="00EC369D">
      <w:pPr>
        <w:jc w:val="center"/>
      </w:pPr>
      <w:r>
        <w:t>Hình 4.3.</w:t>
      </w:r>
      <w:r w:rsidR="00E74514">
        <w:t>c</w:t>
      </w:r>
      <w:r>
        <w:t xml:space="preserve"> Giao diện trang chủ - phần cuối</w:t>
      </w:r>
    </w:p>
    <w:p w14:paraId="5E038CB1" w14:textId="24117BEB" w:rsidR="00D80437" w:rsidRDefault="00D80437" w:rsidP="00D80437">
      <w:pPr>
        <w:pStyle w:val="Heading2"/>
      </w:pPr>
      <w:r>
        <w:lastRenderedPageBreak/>
        <w:t xml:space="preserve">Giao diện danh sách sản phẩm </w:t>
      </w:r>
    </w:p>
    <w:p w14:paraId="4C216C96" w14:textId="585AD6C5" w:rsidR="00EC369D" w:rsidRDefault="00EC369D" w:rsidP="00EC369D">
      <w:pPr>
        <w:rPr>
          <w:sz w:val="26"/>
          <w:szCs w:val="26"/>
        </w:rPr>
      </w:pPr>
      <w:r w:rsidRPr="00EC369D">
        <w:rPr>
          <w:sz w:val="26"/>
          <w:szCs w:val="26"/>
        </w:rPr>
        <w:t>Giao diện danh sách sản phẩm hiển thị các mặt hàng của siêu thị và được phân loại theo nhiều danh mục như trái cây, rau củ</w:t>
      </w:r>
      <w:r>
        <w:rPr>
          <w:sz w:val="26"/>
          <w:szCs w:val="26"/>
        </w:rPr>
        <w:t>,</w:t>
      </w:r>
      <w:r w:rsidR="00B25BC8">
        <w:rPr>
          <w:sz w:val="26"/>
          <w:szCs w:val="26"/>
        </w:rPr>
        <w:t xml:space="preserve"> gạo,</w:t>
      </w:r>
      <w:r>
        <w:rPr>
          <w:sz w:val="26"/>
          <w:szCs w:val="26"/>
        </w:rPr>
        <w:t xml:space="preserve"> </w:t>
      </w:r>
      <w:r w:rsidRPr="00EC369D">
        <w:rPr>
          <w:sz w:val="26"/>
          <w:szCs w:val="26"/>
        </w:rPr>
        <w:t>mỹ phẩm</w:t>
      </w:r>
      <w:r w:rsidR="00B25BC8">
        <w:rPr>
          <w:sz w:val="26"/>
          <w:szCs w:val="26"/>
        </w:rPr>
        <w:t>, thịt cá, bánh kẹo, đồ uống, sữa kem và gia dụng</w:t>
      </w:r>
      <w:r w:rsidRPr="00EC369D">
        <w:rPr>
          <w:sz w:val="26"/>
          <w:szCs w:val="26"/>
        </w:rPr>
        <w:t>. Người dùng có thể lựa chọn danh mục để lọc và xem các sản phẩm tương ứng. Mỗi sản phẩm được trình bày với các thông tin cơ bản như tên sản phẩm, giá bán và hình ảnh minh họa, giúp người dùng dễ dàng tìm kiếm và lựa chọn sản phẩm phù hợp.</w:t>
      </w:r>
    </w:p>
    <w:p w14:paraId="5E7D5E59" w14:textId="490BBF5A" w:rsidR="00B25BC8" w:rsidRDefault="00B25BC8" w:rsidP="00EC369D">
      <w:pPr>
        <w:rPr>
          <w:sz w:val="26"/>
          <w:szCs w:val="26"/>
        </w:rPr>
      </w:pPr>
      <w:r w:rsidRPr="00B25BC8">
        <w:rPr>
          <w:noProof/>
          <w:sz w:val="26"/>
          <w:szCs w:val="26"/>
        </w:rPr>
        <w:drawing>
          <wp:inline distT="0" distB="0" distL="0" distR="0" wp14:anchorId="62B8C3CC" wp14:editId="0D782306">
            <wp:extent cx="5580380" cy="2724785"/>
            <wp:effectExtent l="0" t="0" r="1270" b="0"/>
            <wp:docPr id="117715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5120" name=""/>
                    <pic:cNvPicPr/>
                  </pic:nvPicPr>
                  <pic:blipFill>
                    <a:blip r:embed="rId25"/>
                    <a:stretch>
                      <a:fillRect/>
                    </a:stretch>
                  </pic:blipFill>
                  <pic:spPr>
                    <a:xfrm>
                      <a:off x="0" y="0"/>
                      <a:ext cx="5580380" cy="2724785"/>
                    </a:xfrm>
                    <a:prstGeom prst="rect">
                      <a:avLst/>
                    </a:prstGeom>
                  </pic:spPr>
                </pic:pic>
              </a:graphicData>
            </a:graphic>
          </wp:inline>
        </w:drawing>
      </w:r>
    </w:p>
    <w:p w14:paraId="553C371C" w14:textId="7FFB795E" w:rsidR="00B25BC8" w:rsidRDefault="00B25BC8" w:rsidP="00B25BC8">
      <w:pPr>
        <w:jc w:val="center"/>
        <w:rPr>
          <w:sz w:val="26"/>
          <w:szCs w:val="26"/>
        </w:rPr>
      </w:pPr>
      <w:r>
        <w:rPr>
          <w:sz w:val="26"/>
          <w:szCs w:val="26"/>
        </w:rPr>
        <w:t>Hình 4.4.</w:t>
      </w:r>
      <w:r w:rsidR="00E74514">
        <w:rPr>
          <w:sz w:val="26"/>
          <w:szCs w:val="26"/>
        </w:rPr>
        <w:t xml:space="preserve">a </w:t>
      </w:r>
      <w:r>
        <w:rPr>
          <w:sz w:val="26"/>
          <w:szCs w:val="26"/>
        </w:rPr>
        <w:t>Giao diện danh sách sản phẩm theo danh mục trái cây</w:t>
      </w:r>
    </w:p>
    <w:p w14:paraId="18026D0D" w14:textId="487D66BE" w:rsidR="00812F64" w:rsidRDefault="00812F64" w:rsidP="00B25BC8">
      <w:pPr>
        <w:jc w:val="center"/>
        <w:rPr>
          <w:sz w:val="26"/>
          <w:szCs w:val="26"/>
        </w:rPr>
      </w:pPr>
      <w:r w:rsidRPr="00812F64">
        <w:rPr>
          <w:noProof/>
          <w:sz w:val="26"/>
          <w:szCs w:val="26"/>
        </w:rPr>
        <w:drawing>
          <wp:inline distT="0" distB="0" distL="0" distR="0" wp14:anchorId="0DDB5B52" wp14:editId="523D9686">
            <wp:extent cx="5580380" cy="2635885"/>
            <wp:effectExtent l="0" t="0" r="1270" b="0"/>
            <wp:docPr id="1854007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07136" name=""/>
                    <pic:cNvPicPr/>
                  </pic:nvPicPr>
                  <pic:blipFill>
                    <a:blip r:embed="rId26"/>
                    <a:stretch>
                      <a:fillRect/>
                    </a:stretch>
                  </pic:blipFill>
                  <pic:spPr>
                    <a:xfrm>
                      <a:off x="0" y="0"/>
                      <a:ext cx="5580380" cy="2635885"/>
                    </a:xfrm>
                    <a:prstGeom prst="rect">
                      <a:avLst/>
                    </a:prstGeom>
                  </pic:spPr>
                </pic:pic>
              </a:graphicData>
            </a:graphic>
          </wp:inline>
        </w:drawing>
      </w:r>
    </w:p>
    <w:p w14:paraId="71F01206" w14:textId="648392DF" w:rsidR="00812F64" w:rsidRDefault="00812F64" w:rsidP="00812F64">
      <w:pPr>
        <w:jc w:val="center"/>
        <w:rPr>
          <w:sz w:val="26"/>
          <w:szCs w:val="26"/>
        </w:rPr>
      </w:pPr>
      <w:r>
        <w:rPr>
          <w:sz w:val="26"/>
          <w:szCs w:val="26"/>
        </w:rPr>
        <w:t>Hình 4.4.</w:t>
      </w:r>
      <w:r w:rsidR="00E74514">
        <w:rPr>
          <w:sz w:val="26"/>
          <w:szCs w:val="26"/>
        </w:rPr>
        <w:t>b</w:t>
      </w:r>
      <w:r>
        <w:rPr>
          <w:sz w:val="26"/>
          <w:szCs w:val="26"/>
        </w:rPr>
        <w:t xml:space="preserve"> Giao diện danh sách sản phẩm theo danh mục rau củ</w:t>
      </w:r>
    </w:p>
    <w:p w14:paraId="5ECEE450" w14:textId="1C774A1F" w:rsidR="00812F64" w:rsidRDefault="00812F64" w:rsidP="00812F64">
      <w:pPr>
        <w:jc w:val="center"/>
        <w:rPr>
          <w:sz w:val="26"/>
          <w:szCs w:val="26"/>
        </w:rPr>
      </w:pPr>
      <w:r w:rsidRPr="00812F64">
        <w:rPr>
          <w:noProof/>
          <w:sz w:val="26"/>
          <w:szCs w:val="26"/>
        </w:rPr>
        <w:lastRenderedPageBreak/>
        <w:drawing>
          <wp:inline distT="0" distB="0" distL="0" distR="0" wp14:anchorId="27635BA2" wp14:editId="442EDDE8">
            <wp:extent cx="5580380" cy="2654935"/>
            <wp:effectExtent l="0" t="0" r="1270" b="0"/>
            <wp:docPr id="149681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12362" name=""/>
                    <pic:cNvPicPr/>
                  </pic:nvPicPr>
                  <pic:blipFill>
                    <a:blip r:embed="rId27"/>
                    <a:stretch>
                      <a:fillRect/>
                    </a:stretch>
                  </pic:blipFill>
                  <pic:spPr>
                    <a:xfrm>
                      <a:off x="0" y="0"/>
                      <a:ext cx="5580380" cy="2654935"/>
                    </a:xfrm>
                    <a:prstGeom prst="rect">
                      <a:avLst/>
                    </a:prstGeom>
                  </pic:spPr>
                </pic:pic>
              </a:graphicData>
            </a:graphic>
          </wp:inline>
        </w:drawing>
      </w:r>
    </w:p>
    <w:p w14:paraId="61F95A13" w14:textId="5919E59A" w:rsidR="00812F64" w:rsidRDefault="00812F64" w:rsidP="00812F64">
      <w:pPr>
        <w:jc w:val="center"/>
        <w:rPr>
          <w:sz w:val="26"/>
          <w:szCs w:val="26"/>
        </w:rPr>
      </w:pPr>
      <w:r>
        <w:rPr>
          <w:sz w:val="26"/>
          <w:szCs w:val="26"/>
        </w:rPr>
        <w:t>Hình 4.4.</w:t>
      </w:r>
      <w:r w:rsidR="00E74514">
        <w:rPr>
          <w:sz w:val="26"/>
          <w:szCs w:val="26"/>
        </w:rPr>
        <w:t>c</w:t>
      </w:r>
      <w:r>
        <w:rPr>
          <w:sz w:val="26"/>
          <w:szCs w:val="26"/>
        </w:rPr>
        <w:t xml:space="preserve"> Giao diện danh sách sản phẩm theo danh mục gạo</w:t>
      </w:r>
    </w:p>
    <w:p w14:paraId="635228F0" w14:textId="3B5FB547" w:rsidR="00812F64" w:rsidRDefault="00812F64" w:rsidP="00812F64">
      <w:pPr>
        <w:jc w:val="center"/>
        <w:rPr>
          <w:sz w:val="26"/>
          <w:szCs w:val="26"/>
        </w:rPr>
      </w:pPr>
      <w:r w:rsidRPr="00812F64">
        <w:rPr>
          <w:noProof/>
          <w:sz w:val="26"/>
          <w:szCs w:val="26"/>
        </w:rPr>
        <w:drawing>
          <wp:inline distT="0" distB="0" distL="0" distR="0" wp14:anchorId="61BA2BAC" wp14:editId="43D5A986">
            <wp:extent cx="5580380" cy="2661920"/>
            <wp:effectExtent l="0" t="0" r="1270" b="5080"/>
            <wp:docPr id="1999012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12542" name=""/>
                    <pic:cNvPicPr/>
                  </pic:nvPicPr>
                  <pic:blipFill>
                    <a:blip r:embed="rId28"/>
                    <a:stretch>
                      <a:fillRect/>
                    </a:stretch>
                  </pic:blipFill>
                  <pic:spPr>
                    <a:xfrm>
                      <a:off x="0" y="0"/>
                      <a:ext cx="5580380" cy="2661920"/>
                    </a:xfrm>
                    <a:prstGeom prst="rect">
                      <a:avLst/>
                    </a:prstGeom>
                  </pic:spPr>
                </pic:pic>
              </a:graphicData>
            </a:graphic>
          </wp:inline>
        </w:drawing>
      </w:r>
    </w:p>
    <w:p w14:paraId="61A7DE79" w14:textId="44FE1331" w:rsidR="00812F64" w:rsidRDefault="00812F64" w:rsidP="00812F64">
      <w:pPr>
        <w:jc w:val="center"/>
        <w:rPr>
          <w:sz w:val="26"/>
          <w:szCs w:val="26"/>
        </w:rPr>
      </w:pPr>
      <w:r>
        <w:rPr>
          <w:sz w:val="26"/>
          <w:szCs w:val="26"/>
        </w:rPr>
        <w:t>Hình 4.4.</w:t>
      </w:r>
      <w:r w:rsidR="00E74514">
        <w:rPr>
          <w:sz w:val="26"/>
          <w:szCs w:val="26"/>
        </w:rPr>
        <w:t>d</w:t>
      </w:r>
      <w:r>
        <w:rPr>
          <w:sz w:val="26"/>
          <w:szCs w:val="26"/>
        </w:rPr>
        <w:t xml:space="preserve"> Giao diện danh sách sản phẩm theo danh mục mỹ phẩm</w:t>
      </w:r>
    </w:p>
    <w:p w14:paraId="506E4E82" w14:textId="5542C26A" w:rsidR="00812F64" w:rsidRDefault="00812F64" w:rsidP="00812F64">
      <w:pPr>
        <w:jc w:val="center"/>
        <w:rPr>
          <w:sz w:val="26"/>
          <w:szCs w:val="26"/>
        </w:rPr>
      </w:pPr>
      <w:r w:rsidRPr="00812F64">
        <w:rPr>
          <w:noProof/>
          <w:sz w:val="26"/>
          <w:szCs w:val="26"/>
        </w:rPr>
        <w:drawing>
          <wp:inline distT="0" distB="0" distL="0" distR="0" wp14:anchorId="7D294FBE" wp14:editId="6CA18AE2">
            <wp:extent cx="5580380" cy="2682240"/>
            <wp:effectExtent l="0" t="0" r="1270" b="3810"/>
            <wp:docPr id="3155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5554" name=""/>
                    <pic:cNvPicPr/>
                  </pic:nvPicPr>
                  <pic:blipFill>
                    <a:blip r:embed="rId29"/>
                    <a:stretch>
                      <a:fillRect/>
                    </a:stretch>
                  </pic:blipFill>
                  <pic:spPr>
                    <a:xfrm>
                      <a:off x="0" y="0"/>
                      <a:ext cx="5580380" cy="2682240"/>
                    </a:xfrm>
                    <a:prstGeom prst="rect">
                      <a:avLst/>
                    </a:prstGeom>
                  </pic:spPr>
                </pic:pic>
              </a:graphicData>
            </a:graphic>
          </wp:inline>
        </w:drawing>
      </w:r>
    </w:p>
    <w:p w14:paraId="54DDF7E3" w14:textId="5D399DC4" w:rsidR="00812F64" w:rsidRDefault="00812F64" w:rsidP="00812F64">
      <w:pPr>
        <w:jc w:val="center"/>
        <w:rPr>
          <w:sz w:val="26"/>
          <w:szCs w:val="26"/>
        </w:rPr>
      </w:pPr>
      <w:r>
        <w:rPr>
          <w:sz w:val="26"/>
          <w:szCs w:val="26"/>
        </w:rPr>
        <w:t>Hình 4.4.</w:t>
      </w:r>
      <w:r w:rsidR="00E74514">
        <w:rPr>
          <w:sz w:val="26"/>
          <w:szCs w:val="26"/>
        </w:rPr>
        <w:t>e</w:t>
      </w:r>
      <w:r>
        <w:rPr>
          <w:sz w:val="26"/>
          <w:szCs w:val="26"/>
        </w:rPr>
        <w:t xml:space="preserve"> Giao diện danh sách sản phẩm theo danh mục thịt cá</w:t>
      </w:r>
    </w:p>
    <w:p w14:paraId="50CB5639" w14:textId="0DE5DEF7" w:rsidR="00812F64" w:rsidRDefault="00812F64" w:rsidP="00B25BC8">
      <w:pPr>
        <w:jc w:val="center"/>
        <w:rPr>
          <w:sz w:val="26"/>
          <w:szCs w:val="26"/>
        </w:rPr>
      </w:pPr>
      <w:r w:rsidRPr="00812F64">
        <w:rPr>
          <w:noProof/>
          <w:sz w:val="26"/>
          <w:szCs w:val="26"/>
        </w:rPr>
        <w:lastRenderedPageBreak/>
        <w:drawing>
          <wp:inline distT="0" distB="0" distL="0" distR="0" wp14:anchorId="46A76A9E" wp14:editId="1D46F354">
            <wp:extent cx="5580380" cy="2659380"/>
            <wp:effectExtent l="0" t="0" r="1270" b="7620"/>
            <wp:docPr id="1522111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11531" name=""/>
                    <pic:cNvPicPr/>
                  </pic:nvPicPr>
                  <pic:blipFill>
                    <a:blip r:embed="rId30"/>
                    <a:stretch>
                      <a:fillRect/>
                    </a:stretch>
                  </pic:blipFill>
                  <pic:spPr>
                    <a:xfrm>
                      <a:off x="0" y="0"/>
                      <a:ext cx="5580380" cy="2659380"/>
                    </a:xfrm>
                    <a:prstGeom prst="rect">
                      <a:avLst/>
                    </a:prstGeom>
                  </pic:spPr>
                </pic:pic>
              </a:graphicData>
            </a:graphic>
          </wp:inline>
        </w:drawing>
      </w:r>
    </w:p>
    <w:p w14:paraId="3AD1F966" w14:textId="167D1B2B" w:rsidR="00812F64" w:rsidRDefault="00812F64" w:rsidP="00812F64">
      <w:pPr>
        <w:jc w:val="center"/>
        <w:rPr>
          <w:sz w:val="26"/>
          <w:szCs w:val="26"/>
        </w:rPr>
      </w:pPr>
      <w:r>
        <w:rPr>
          <w:sz w:val="26"/>
          <w:szCs w:val="26"/>
        </w:rPr>
        <w:t>Hình 4.4.</w:t>
      </w:r>
      <w:r w:rsidR="00E74514">
        <w:rPr>
          <w:sz w:val="26"/>
          <w:szCs w:val="26"/>
        </w:rPr>
        <w:t xml:space="preserve">f </w:t>
      </w:r>
      <w:r>
        <w:rPr>
          <w:sz w:val="26"/>
          <w:szCs w:val="26"/>
        </w:rPr>
        <w:t>Giao diện danh sách sản phẩm theo danh mục bánh kẹo</w:t>
      </w:r>
    </w:p>
    <w:p w14:paraId="2D95A36F" w14:textId="3B00E903" w:rsidR="00812F64" w:rsidRDefault="00812F64" w:rsidP="00812F64">
      <w:pPr>
        <w:jc w:val="center"/>
        <w:rPr>
          <w:sz w:val="26"/>
          <w:szCs w:val="26"/>
        </w:rPr>
      </w:pPr>
      <w:r w:rsidRPr="00812F64">
        <w:rPr>
          <w:noProof/>
          <w:sz w:val="26"/>
          <w:szCs w:val="26"/>
        </w:rPr>
        <w:drawing>
          <wp:inline distT="0" distB="0" distL="0" distR="0" wp14:anchorId="2CF7FCCC" wp14:editId="74419BC6">
            <wp:extent cx="5580380" cy="2644775"/>
            <wp:effectExtent l="0" t="0" r="1270" b="3175"/>
            <wp:docPr id="1063038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038095" name=""/>
                    <pic:cNvPicPr/>
                  </pic:nvPicPr>
                  <pic:blipFill>
                    <a:blip r:embed="rId31"/>
                    <a:stretch>
                      <a:fillRect/>
                    </a:stretch>
                  </pic:blipFill>
                  <pic:spPr>
                    <a:xfrm>
                      <a:off x="0" y="0"/>
                      <a:ext cx="5580380" cy="2644775"/>
                    </a:xfrm>
                    <a:prstGeom prst="rect">
                      <a:avLst/>
                    </a:prstGeom>
                  </pic:spPr>
                </pic:pic>
              </a:graphicData>
            </a:graphic>
          </wp:inline>
        </w:drawing>
      </w:r>
    </w:p>
    <w:p w14:paraId="2AF879C0" w14:textId="764F8AD9" w:rsidR="00812F64" w:rsidRDefault="00812F64" w:rsidP="00812F64">
      <w:pPr>
        <w:jc w:val="center"/>
        <w:rPr>
          <w:sz w:val="26"/>
          <w:szCs w:val="26"/>
        </w:rPr>
      </w:pPr>
      <w:r>
        <w:rPr>
          <w:sz w:val="26"/>
          <w:szCs w:val="26"/>
        </w:rPr>
        <w:t>Hình 4.4.</w:t>
      </w:r>
      <w:r w:rsidR="00E74514">
        <w:rPr>
          <w:sz w:val="26"/>
          <w:szCs w:val="26"/>
        </w:rPr>
        <w:t>g</w:t>
      </w:r>
      <w:r>
        <w:rPr>
          <w:sz w:val="26"/>
          <w:szCs w:val="26"/>
        </w:rPr>
        <w:t xml:space="preserve"> Giao diện danh sách sản phẩm theo danh mục đồ uống</w:t>
      </w:r>
    </w:p>
    <w:p w14:paraId="5E863315" w14:textId="10F7A71B" w:rsidR="00812F64" w:rsidRDefault="00812F64" w:rsidP="00812F64">
      <w:pPr>
        <w:jc w:val="center"/>
        <w:rPr>
          <w:sz w:val="26"/>
          <w:szCs w:val="26"/>
        </w:rPr>
      </w:pPr>
      <w:r w:rsidRPr="00812F64">
        <w:rPr>
          <w:noProof/>
          <w:sz w:val="26"/>
          <w:szCs w:val="26"/>
        </w:rPr>
        <w:drawing>
          <wp:inline distT="0" distB="0" distL="0" distR="0" wp14:anchorId="07D26E2F" wp14:editId="1C998DB9">
            <wp:extent cx="5580380" cy="2639060"/>
            <wp:effectExtent l="0" t="0" r="1270" b="8890"/>
            <wp:docPr id="1450741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41257" name=""/>
                    <pic:cNvPicPr/>
                  </pic:nvPicPr>
                  <pic:blipFill>
                    <a:blip r:embed="rId32"/>
                    <a:stretch>
                      <a:fillRect/>
                    </a:stretch>
                  </pic:blipFill>
                  <pic:spPr>
                    <a:xfrm>
                      <a:off x="0" y="0"/>
                      <a:ext cx="5580380" cy="2639060"/>
                    </a:xfrm>
                    <a:prstGeom prst="rect">
                      <a:avLst/>
                    </a:prstGeom>
                  </pic:spPr>
                </pic:pic>
              </a:graphicData>
            </a:graphic>
          </wp:inline>
        </w:drawing>
      </w:r>
    </w:p>
    <w:p w14:paraId="204CE1D3" w14:textId="50B909DC" w:rsidR="00812F64" w:rsidRDefault="00812F64" w:rsidP="00812F64">
      <w:pPr>
        <w:jc w:val="center"/>
        <w:rPr>
          <w:sz w:val="26"/>
          <w:szCs w:val="26"/>
        </w:rPr>
      </w:pPr>
      <w:r>
        <w:rPr>
          <w:sz w:val="26"/>
          <w:szCs w:val="26"/>
        </w:rPr>
        <w:t>Hình 4.4.</w:t>
      </w:r>
      <w:r w:rsidR="00E74514">
        <w:rPr>
          <w:sz w:val="26"/>
          <w:szCs w:val="26"/>
        </w:rPr>
        <w:t>h</w:t>
      </w:r>
      <w:r>
        <w:rPr>
          <w:sz w:val="26"/>
          <w:szCs w:val="26"/>
        </w:rPr>
        <w:t xml:space="preserve"> Giao diện danh sách sản phẩm theo danh mục sữa và kem</w:t>
      </w:r>
    </w:p>
    <w:p w14:paraId="7AFD083D" w14:textId="0746976C" w:rsidR="00812F64" w:rsidRDefault="00812F64" w:rsidP="00812F64">
      <w:pPr>
        <w:jc w:val="center"/>
        <w:rPr>
          <w:sz w:val="26"/>
          <w:szCs w:val="26"/>
        </w:rPr>
      </w:pPr>
      <w:r w:rsidRPr="00812F64">
        <w:rPr>
          <w:noProof/>
          <w:sz w:val="26"/>
          <w:szCs w:val="26"/>
        </w:rPr>
        <w:lastRenderedPageBreak/>
        <w:drawing>
          <wp:inline distT="0" distB="0" distL="0" distR="0" wp14:anchorId="3A2BC979" wp14:editId="659746CE">
            <wp:extent cx="5580380" cy="2647315"/>
            <wp:effectExtent l="0" t="0" r="1270" b="635"/>
            <wp:docPr id="1521217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217796" name=""/>
                    <pic:cNvPicPr/>
                  </pic:nvPicPr>
                  <pic:blipFill>
                    <a:blip r:embed="rId33"/>
                    <a:stretch>
                      <a:fillRect/>
                    </a:stretch>
                  </pic:blipFill>
                  <pic:spPr>
                    <a:xfrm>
                      <a:off x="0" y="0"/>
                      <a:ext cx="5580380" cy="2647315"/>
                    </a:xfrm>
                    <a:prstGeom prst="rect">
                      <a:avLst/>
                    </a:prstGeom>
                  </pic:spPr>
                </pic:pic>
              </a:graphicData>
            </a:graphic>
          </wp:inline>
        </w:drawing>
      </w:r>
    </w:p>
    <w:p w14:paraId="42D32F7F" w14:textId="7C2C63B9" w:rsidR="00812F64" w:rsidRDefault="00812F64" w:rsidP="00812F64">
      <w:pPr>
        <w:jc w:val="center"/>
        <w:rPr>
          <w:sz w:val="26"/>
          <w:szCs w:val="26"/>
        </w:rPr>
      </w:pPr>
      <w:r>
        <w:rPr>
          <w:sz w:val="26"/>
          <w:szCs w:val="26"/>
        </w:rPr>
        <w:t>Hình 4.4.</w:t>
      </w:r>
      <w:r w:rsidR="00E74514">
        <w:rPr>
          <w:sz w:val="26"/>
          <w:szCs w:val="26"/>
        </w:rPr>
        <w:t>i</w:t>
      </w:r>
      <w:r>
        <w:rPr>
          <w:sz w:val="26"/>
          <w:szCs w:val="26"/>
        </w:rPr>
        <w:t xml:space="preserve"> Giao diện danh sách sản phẩm theo danh mục gia dụng</w:t>
      </w:r>
    </w:p>
    <w:p w14:paraId="34346CC7" w14:textId="2CFEDAD7" w:rsidR="00EC369D" w:rsidRDefault="00EC369D" w:rsidP="00EC369D">
      <w:pPr>
        <w:pStyle w:val="Heading2"/>
      </w:pPr>
      <w:r>
        <w:t xml:space="preserve">Giao diện chi tiết sản phẩm </w:t>
      </w:r>
    </w:p>
    <w:p w14:paraId="0BAE65A1" w14:textId="40890042" w:rsidR="0001661A" w:rsidRDefault="0001661A" w:rsidP="0001661A">
      <w:r w:rsidRPr="0001661A">
        <w:t>Giao diện chi tiết sản phẩm hiển thị đầy đủ thông tin của một sản phẩm được người dùng lựa chọn, bao gồm hình ảnh, tên sản phẩm, giá bán và mô tả ngắn. Giao diện cho phép người dùng xem rõ thông tin trước khi thêm sản phẩm vào giỏ hàng hoặc hóa đơn bán hàng.</w:t>
      </w:r>
    </w:p>
    <w:p w14:paraId="314A48B3" w14:textId="608E697F" w:rsidR="0001661A" w:rsidRDefault="0001661A" w:rsidP="0001661A">
      <w:r w:rsidRPr="0001661A">
        <w:rPr>
          <w:noProof/>
        </w:rPr>
        <w:drawing>
          <wp:inline distT="0" distB="0" distL="0" distR="0" wp14:anchorId="52720600" wp14:editId="78C69CAA">
            <wp:extent cx="5580380" cy="2660015"/>
            <wp:effectExtent l="0" t="0" r="1270" b="6985"/>
            <wp:docPr id="145415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56031" name=""/>
                    <pic:cNvPicPr/>
                  </pic:nvPicPr>
                  <pic:blipFill>
                    <a:blip r:embed="rId34"/>
                    <a:stretch>
                      <a:fillRect/>
                    </a:stretch>
                  </pic:blipFill>
                  <pic:spPr>
                    <a:xfrm>
                      <a:off x="0" y="0"/>
                      <a:ext cx="5580380" cy="2660015"/>
                    </a:xfrm>
                    <a:prstGeom prst="rect">
                      <a:avLst/>
                    </a:prstGeom>
                  </pic:spPr>
                </pic:pic>
              </a:graphicData>
            </a:graphic>
          </wp:inline>
        </w:drawing>
      </w:r>
    </w:p>
    <w:p w14:paraId="35225A56" w14:textId="25629D10" w:rsidR="0001661A" w:rsidRDefault="0001661A" w:rsidP="0001661A">
      <w:pPr>
        <w:jc w:val="center"/>
        <w:rPr>
          <w:sz w:val="26"/>
          <w:szCs w:val="26"/>
        </w:rPr>
      </w:pPr>
      <w:r>
        <w:rPr>
          <w:sz w:val="26"/>
          <w:szCs w:val="26"/>
        </w:rPr>
        <w:t>Hình 4.5.</w:t>
      </w:r>
      <w:r w:rsidR="00E74514">
        <w:rPr>
          <w:sz w:val="26"/>
          <w:szCs w:val="26"/>
        </w:rPr>
        <w:t>a</w:t>
      </w:r>
      <w:r>
        <w:rPr>
          <w:sz w:val="26"/>
          <w:szCs w:val="26"/>
        </w:rPr>
        <w:t xml:space="preserve"> Giao diện chi tiết sản phẩm – phần trên</w:t>
      </w:r>
    </w:p>
    <w:p w14:paraId="28C7FED2" w14:textId="5D6B9CE3" w:rsidR="0001661A" w:rsidRDefault="0001661A" w:rsidP="0001661A">
      <w:pPr>
        <w:jc w:val="center"/>
        <w:rPr>
          <w:sz w:val="26"/>
          <w:szCs w:val="26"/>
        </w:rPr>
      </w:pPr>
      <w:r w:rsidRPr="0001661A">
        <w:rPr>
          <w:noProof/>
          <w:sz w:val="26"/>
          <w:szCs w:val="26"/>
        </w:rPr>
        <w:lastRenderedPageBreak/>
        <w:drawing>
          <wp:inline distT="0" distB="0" distL="0" distR="0" wp14:anchorId="046E9553" wp14:editId="07029256">
            <wp:extent cx="5580380" cy="2686050"/>
            <wp:effectExtent l="0" t="0" r="1270" b="0"/>
            <wp:docPr id="746102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02283" name=""/>
                    <pic:cNvPicPr/>
                  </pic:nvPicPr>
                  <pic:blipFill>
                    <a:blip r:embed="rId35"/>
                    <a:stretch>
                      <a:fillRect/>
                    </a:stretch>
                  </pic:blipFill>
                  <pic:spPr>
                    <a:xfrm>
                      <a:off x="0" y="0"/>
                      <a:ext cx="5580380" cy="2686050"/>
                    </a:xfrm>
                    <a:prstGeom prst="rect">
                      <a:avLst/>
                    </a:prstGeom>
                  </pic:spPr>
                </pic:pic>
              </a:graphicData>
            </a:graphic>
          </wp:inline>
        </w:drawing>
      </w:r>
    </w:p>
    <w:p w14:paraId="0407AA71" w14:textId="4069E54C" w:rsidR="0001661A" w:rsidRPr="0001661A" w:rsidRDefault="0001661A" w:rsidP="0001661A">
      <w:pPr>
        <w:jc w:val="center"/>
        <w:rPr>
          <w:sz w:val="26"/>
          <w:szCs w:val="26"/>
        </w:rPr>
      </w:pPr>
      <w:r>
        <w:rPr>
          <w:sz w:val="26"/>
          <w:szCs w:val="26"/>
        </w:rPr>
        <w:t>Hình 4.5.</w:t>
      </w:r>
      <w:r w:rsidR="00E74514">
        <w:rPr>
          <w:sz w:val="26"/>
          <w:szCs w:val="26"/>
        </w:rPr>
        <w:t xml:space="preserve">b </w:t>
      </w:r>
      <w:r>
        <w:rPr>
          <w:sz w:val="26"/>
          <w:szCs w:val="26"/>
        </w:rPr>
        <w:t>Giao diện chi tiết sản phẩm – phần dưới</w:t>
      </w:r>
    </w:p>
    <w:p w14:paraId="5942F3D8" w14:textId="15A23446" w:rsidR="00D80437" w:rsidRDefault="00D80437" w:rsidP="00D80437">
      <w:pPr>
        <w:pStyle w:val="Heading2"/>
      </w:pPr>
      <w:r>
        <w:t xml:space="preserve">Giao diện giỏ hàng </w:t>
      </w:r>
    </w:p>
    <w:p w14:paraId="614355B5" w14:textId="3890B81C" w:rsidR="0001661A" w:rsidRDefault="00F71E17" w:rsidP="0001661A">
      <w:r w:rsidRPr="00F71E17">
        <w:t>Giao diện giỏ hàng hiển thị danh sách các sản phẩm mà người dùng đã chọn trong quá trình mua sắm. Mỗi sản phẩm bao gồm tên sản phẩm, số lượng, giá bán và thành tiền. Người dùng có thể điều chỉnh số lượng hoặc xóa sản phẩm khỏi giỏ hàng, đồng thời hệ thống tự động cập nhật tổng tiền theo các thao tác thực hiện. Giao diện được thiết kế đơn giản, trực quan, giúp người dùng dễ dàng kiểm tra thông tin trước khi tiến hành thanh toán.</w:t>
      </w:r>
    </w:p>
    <w:p w14:paraId="4A5EA852" w14:textId="71FAFEB0" w:rsidR="00F71E17" w:rsidRDefault="00F71E17" w:rsidP="0001661A">
      <w:r w:rsidRPr="00F71E17">
        <w:rPr>
          <w:noProof/>
        </w:rPr>
        <w:drawing>
          <wp:inline distT="0" distB="0" distL="0" distR="0" wp14:anchorId="45098DCA" wp14:editId="1133F27B">
            <wp:extent cx="5580380" cy="2658745"/>
            <wp:effectExtent l="0" t="0" r="1270" b="8255"/>
            <wp:docPr id="123612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25515" name=""/>
                    <pic:cNvPicPr/>
                  </pic:nvPicPr>
                  <pic:blipFill>
                    <a:blip r:embed="rId36"/>
                    <a:stretch>
                      <a:fillRect/>
                    </a:stretch>
                  </pic:blipFill>
                  <pic:spPr>
                    <a:xfrm>
                      <a:off x="0" y="0"/>
                      <a:ext cx="5580380" cy="2658745"/>
                    </a:xfrm>
                    <a:prstGeom prst="rect">
                      <a:avLst/>
                    </a:prstGeom>
                  </pic:spPr>
                </pic:pic>
              </a:graphicData>
            </a:graphic>
          </wp:inline>
        </w:drawing>
      </w:r>
    </w:p>
    <w:p w14:paraId="0BB50958" w14:textId="5FFAC00A" w:rsidR="00F71E17" w:rsidRPr="00A81213" w:rsidRDefault="00F71E17" w:rsidP="00A81213">
      <w:pPr>
        <w:jc w:val="center"/>
        <w:rPr>
          <w:sz w:val="26"/>
          <w:szCs w:val="26"/>
        </w:rPr>
      </w:pPr>
      <w:r>
        <w:rPr>
          <w:sz w:val="26"/>
          <w:szCs w:val="26"/>
        </w:rPr>
        <w:t>Hình 4.6 Giao diện giỏ hàng</w:t>
      </w:r>
    </w:p>
    <w:p w14:paraId="2D8C7154" w14:textId="77777777" w:rsidR="00D80437" w:rsidRDefault="00D80437" w:rsidP="00D80437">
      <w:pPr>
        <w:pStyle w:val="Heading2"/>
      </w:pPr>
      <w:r>
        <w:t>Giao diện thanh toán và hóa đơn</w:t>
      </w:r>
    </w:p>
    <w:p w14:paraId="1DA71F8D" w14:textId="77777777" w:rsidR="00A81213" w:rsidRDefault="00A81213" w:rsidP="00A81213">
      <w:pPr>
        <w:pStyle w:val="NormalWeb"/>
        <w:rPr>
          <w:sz w:val="26"/>
          <w:szCs w:val="26"/>
        </w:rPr>
      </w:pPr>
      <w:r w:rsidRPr="00A81213">
        <w:rPr>
          <w:sz w:val="26"/>
          <w:szCs w:val="26"/>
        </w:rPr>
        <w:t xml:space="preserve">Giao diện thanh toán cho phép người dùng xác nhận các sản phẩm trong giỏ hàng và thực hiện thao tác thanh toán. Sau khi thanh toán, hệ thống hiển thị hóa đơn mua hàng bao gồm danh sách sản phẩm, số lượng và tổng giá trị đơn hàng. Thông tin </w:t>
      </w:r>
      <w:r w:rsidRPr="00A81213">
        <w:rPr>
          <w:sz w:val="26"/>
          <w:szCs w:val="26"/>
        </w:rPr>
        <w:lastRenderedPageBreak/>
        <w:t>hóa đơn chỉ mang tính mô phỏng và được lưu trữ tạm thời trong phiên làm việc, không sử dụng cơ sở dữ liệu.</w:t>
      </w:r>
    </w:p>
    <w:p w14:paraId="4EB88B45" w14:textId="7B31ECAC" w:rsidR="00A81213" w:rsidRDefault="00A81213" w:rsidP="00A81213">
      <w:pPr>
        <w:pStyle w:val="NormalWeb"/>
        <w:rPr>
          <w:sz w:val="26"/>
          <w:szCs w:val="26"/>
        </w:rPr>
      </w:pPr>
      <w:r w:rsidRPr="00A81213">
        <w:rPr>
          <w:noProof/>
          <w:sz w:val="26"/>
          <w:szCs w:val="26"/>
        </w:rPr>
        <w:drawing>
          <wp:inline distT="0" distB="0" distL="0" distR="0" wp14:anchorId="455184DC" wp14:editId="1D00C63B">
            <wp:extent cx="5580380" cy="2706370"/>
            <wp:effectExtent l="0" t="0" r="1270" b="0"/>
            <wp:docPr id="1410644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44355" name=""/>
                    <pic:cNvPicPr/>
                  </pic:nvPicPr>
                  <pic:blipFill>
                    <a:blip r:embed="rId37"/>
                    <a:stretch>
                      <a:fillRect/>
                    </a:stretch>
                  </pic:blipFill>
                  <pic:spPr>
                    <a:xfrm>
                      <a:off x="0" y="0"/>
                      <a:ext cx="5580380" cy="2706370"/>
                    </a:xfrm>
                    <a:prstGeom prst="rect">
                      <a:avLst/>
                    </a:prstGeom>
                  </pic:spPr>
                </pic:pic>
              </a:graphicData>
            </a:graphic>
          </wp:inline>
        </w:drawing>
      </w:r>
    </w:p>
    <w:p w14:paraId="0A10E193" w14:textId="0D908313" w:rsidR="00A81213" w:rsidRDefault="00A81213" w:rsidP="00A81213">
      <w:pPr>
        <w:jc w:val="center"/>
        <w:rPr>
          <w:sz w:val="26"/>
          <w:szCs w:val="26"/>
        </w:rPr>
      </w:pPr>
      <w:r>
        <w:rPr>
          <w:sz w:val="26"/>
          <w:szCs w:val="26"/>
        </w:rPr>
        <w:t>Hình 4.7.</w:t>
      </w:r>
      <w:r w:rsidR="00E74514">
        <w:rPr>
          <w:sz w:val="26"/>
          <w:szCs w:val="26"/>
        </w:rPr>
        <w:t>a</w:t>
      </w:r>
      <w:r>
        <w:rPr>
          <w:sz w:val="26"/>
          <w:szCs w:val="26"/>
        </w:rPr>
        <w:t xml:space="preserve"> Giao diện thanh toán – phần trên</w:t>
      </w:r>
    </w:p>
    <w:p w14:paraId="27F6B907" w14:textId="2B201784" w:rsidR="00A81213" w:rsidRPr="0001661A" w:rsidRDefault="00A81213" w:rsidP="00A81213">
      <w:pPr>
        <w:jc w:val="center"/>
        <w:rPr>
          <w:sz w:val="26"/>
          <w:szCs w:val="26"/>
        </w:rPr>
      </w:pPr>
      <w:r w:rsidRPr="00A81213">
        <w:rPr>
          <w:noProof/>
          <w:sz w:val="26"/>
          <w:szCs w:val="26"/>
        </w:rPr>
        <w:drawing>
          <wp:inline distT="0" distB="0" distL="0" distR="0" wp14:anchorId="0932F7A0" wp14:editId="301124AE">
            <wp:extent cx="5580380" cy="2668270"/>
            <wp:effectExtent l="0" t="0" r="1270" b="0"/>
            <wp:docPr id="101035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350789" name=""/>
                    <pic:cNvPicPr/>
                  </pic:nvPicPr>
                  <pic:blipFill>
                    <a:blip r:embed="rId38"/>
                    <a:stretch>
                      <a:fillRect/>
                    </a:stretch>
                  </pic:blipFill>
                  <pic:spPr>
                    <a:xfrm>
                      <a:off x="0" y="0"/>
                      <a:ext cx="5580380" cy="2668270"/>
                    </a:xfrm>
                    <a:prstGeom prst="rect">
                      <a:avLst/>
                    </a:prstGeom>
                  </pic:spPr>
                </pic:pic>
              </a:graphicData>
            </a:graphic>
          </wp:inline>
        </w:drawing>
      </w:r>
    </w:p>
    <w:p w14:paraId="43C1A554" w14:textId="54A57BAA" w:rsidR="00A81213" w:rsidRDefault="00A81213" w:rsidP="00A81213">
      <w:pPr>
        <w:jc w:val="center"/>
        <w:rPr>
          <w:sz w:val="26"/>
          <w:szCs w:val="26"/>
        </w:rPr>
      </w:pPr>
      <w:r>
        <w:rPr>
          <w:sz w:val="26"/>
          <w:szCs w:val="26"/>
        </w:rPr>
        <w:t>Hình 4.7.</w:t>
      </w:r>
      <w:r w:rsidR="00E74514">
        <w:rPr>
          <w:sz w:val="26"/>
          <w:szCs w:val="26"/>
        </w:rPr>
        <w:t>b</w:t>
      </w:r>
      <w:r>
        <w:rPr>
          <w:sz w:val="26"/>
          <w:szCs w:val="26"/>
        </w:rPr>
        <w:t xml:space="preserve"> Giao diện thanh toán – phần dưới</w:t>
      </w:r>
    </w:p>
    <w:p w14:paraId="39BDAC7C" w14:textId="599A704A" w:rsidR="00A81213" w:rsidRDefault="00A81213" w:rsidP="00A81213">
      <w:pPr>
        <w:pStyle w:val="NormalWeb"/>
        <w:rPr>
          <w:sz w:val="26"/>
          <w:szCs w:val="26"/>
        </w:rPr>
      </w:pPr>
      <w:r w:rsidRPr="00A81213">
        <w:rPr>
          <w:noProof/>
          <w:sz w:val="26"/>
          <w:szCs w:val="26"/>
        </w:rPr>
        <w:lastRenderedPageBreak/>
        <w:drawing>
          <wp:inline distT="0" distB="0" distL="0" distR="0" wp14:anchorId="14D2A884" wp14:editId="70979D6D">
            <wp:extent cx="5039428" cy="7630590"/>
            <wp:effectExtent l="0" t="0" r="8890" b="8890"/>
            <wp:docPr id="416990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990485" name=""/>
                    <pic:cNvPicPr/>
                  </pic:nvPicPr>
                  <pic:blipFill>
                    <a:blip r:embed="rId39"/>
                    <a:stretch>
                      <a:fillRect/>
                    </a:stretch>
                  </pic:blipFill>
                  <pic:spPr>
                    <a:xfrm>
                      <a:off x="0" y="0"/>
                      <a:ext cx="5039428" cy="7630590"/>
                    </a:xfrm>
                    <a:prstGeom prst="rect">
                      <a:avLst/>
                    </a:prstGeom>
                  </pic:spPr>
                </pic:pic>
              </a:graphicData>
            </a:graphic>
          </wp:inline>
        </w:drawing>
      </w:r>
    </w:p>
    <w:p w14:paraId="46D26A94" w14:textId="042E168E" w:rsidR="00A81213" w:rsidRDefault="00A81213" w:rsidP="00A81213">
      <w:pPr>
        <w:jc w:val="center"/>
        <w:rPr>
          <w:sz w:val="26"/>
          <w:szCs w:val="26"/>
        </w:rPr>
      </w:pPr>
      <w:r>
        <w:rPr>
          <w:sz w:val="26"/>
          <w:szCs w:val="26"/>
        </w:rPr>
        <w:t>Hình 4.7.3 Giao diện hóa đơn</w:t>
      </w:r>
    </w:p>
    <w:p w14:paraId="47567C60" w14:textId="77777777" w:rsidR="00A81213" w:rsidRPr="00A81213" w:rsidRDefault="00A81213" w:rsidP="00A81213">
      <w:pPr>
        <w:pStyle w:val="NormalWeb"/>
        <w:rPr>
          <w:sz w:val="26"/>
          <w:szCs w:val="26"/>
        </w:rPr>
      </w:pPr>
    </w:p>
    <w:p w14:paraId="701B216B" w14:textId="77777777" w:rsidR="00A81213" w:rsidRPr="00A81213" w:rsidRDefault="00A81213" w:rsidP="00A81213"/>
    <w:p w14:paraId="7EBC2085" w14:textId="77777777" w:rsidR="00D80437" w:rsidRDefault="00D80437" w:rsidP="00D80437">
      <w:pPr>
        <w:pStyle w:val="Heading2"/>
      </w:pPr>
      <w:r>
        <w:lastRenderedPageBreak/>
        <w:t xml:space="preserve">Giao diện tài khoản </w:t>
      </w:r>
    </w:p>
    <w:p w14:paraId="1B51D952" w14:textId="1D651201" w:rsidR="00945C60" w:rsidRDefault="00D54E8D" w:rsidP="00945C60">
      <w:pPr>
        <w:rPr>
          <w:sz w:val="26"/>
          <w:szCs w:val="26"/>
        </w:rPr>
      </w:pPr>
      <w:r w:rsidRPr="00D54E8D">
        <w:rPr>
          <w:sz w:val="26"/>
          <w:szCs w:val="26"/>
        </w:rPr>
        <w:t>Giao diện tài khoản cho phép người dùng xem và quản lý thông tin tài khoản của mình trong hệ thống. Giao diện hiển thị các thông tin cơ bản như tên đăng nhập và vai trò người dùng, đồng thời cung cấp các chức năng như đăng xuất khỏi hệ thống. Thiết kế giao diện đơn giản, dễ sử dụng, giúp người dùng kiểm soát trạng thái đăng nhập trong quá trình sử dụng ứng dụng.</w:t>
      </w:r>
    </w:p>
    <w:p w14:paraId="1ABBE572" w14:textId="7FC11A66" w:rsidR="00D54E8D" w:rsidRDefault="00D54E8D" w:rsidP="00945C60">
      <w:pPr>
        <w:rPr>
          <w:sz w:val="26"/>
          <w:szCs w:val="26"/>
        </w:rPr>
      </w:pPr>
      <w:r w:rsidRPr="00D54E8D">
        <w:rPr>
          <w:noProof/>
          <w:sz w:val="26"/>
          <w:szCs w:val="26"/>
        </w:rPr>
        <w:drawing>
          <wp:inline distT="0" distB="0" distL="0" distR="0" wp14:anchorId="2E1EC5C0" wp14:editId="254A0B29">
            <wp:extent cx="5580380" cy="2593975"/>
            <wp:effectExtent l="0" t="0" r="1270" b="0"/>
            <wp:docPr id="159629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29463" name=""/>
                    <pic:cNvPicPr/>
                  </pic:nvPicPr>
                  <pic:blipFill>
                    <a:blip r:embed="rId40"/>
                    <a:stretch>
                      <a:fillRect/>
                    </a:stretch>
                  </pic:blipFill>
                  <pic:spPr>
                    <a:xfrm>
                      <a:off x="0" y="0"/>
                      <a:ext cx="5580380" cy="2593975"/>
                    </a:xfrm>
                    <a:prstGeom prst="rect">
                      <a:avLst/>
                    </a:prstGeom>
                  </pic:spPr>
                </pic:pic>
              </a:graphicData>
            </a:graphic>
          </wp:inline>
        </w:drawing>
      </w:r>
    </w:p>
    <w:p w14:paraId="4F52DEDB" w14:textId="3F5A0224" w:rsidR="00D54E8D" w:rsidRPr="00D54E8D" w:rsidRDefault="00D54E8D" w:rsidP="00801FC3">
      <w:pPr>
        <w:jc w:val="center"/>
        <w:rPr>
          <w:sz w:val="26"/>
          <w:szCs w:val="26"/>
        </w:rPr>
      </w:pPr>
      <w:r>
        <w:rPr>
          <w:sz w:val="26"/>
          <w:szCs w:val="26"/>
        </w:rPr>
        <w:t>Hình 4.</w:t>
      </w:r>
      <w:r w:rsidR="00801FC3">
        <w:rPr>
          <w:sz w:val="26"/>
          <w:szCs w:val="26"/>
        </w:rPr>
        <w:t>8</w:t>
      </w:r>
      <w:r>
        <w:rPr>
          <w:sz w:val="26"/>
          <w:szCs w:val="26"/>
        </w:rPr>
        <w:t xml:space="preserve"> Giao diện tài khoản người dùng</w:t>
      </w:r>
    </w:p>
    <w:p w14:paraId="1D99D61C" w14:textId="09DB6382" w:rsidR="00D80437" w:rsidRDefault="00D80437" w:rsidP="00801FC3">
      <w:pPr>
        <w:pStyle w:val="Heading2"/>
      </w:pPr>
      <w:r>
        <w:t xml:space="preserve">Giao diện POS </w:t>
      </w:r>
    </w:p>
    <w:p w14:paraId="23480276" w14:textId="4196EC15" w:rsidR="00D54E8D" w:rsidRDefault="00801FC3" w:rsidP="00D54E8D">
      <w:pPr>
        <w:rPr>
          <w:sz w:val="26"/>
          <w:szCs w:val="26"/>
        </w:rPr>
      </w:pPr>
      <w:r w:rsidRPr="00801FC3">
        <w:rPr>
          <w:sz w:val="26"/>
          <w:szCs w:val="26"/>
        </w:rPr>
        <w:t>Giao diện POS cho phép nhân viên chọn sản phẩm, điều chỉnh số lượng, tính tổng tiền và thực hiện thanh toán. Giao diện được thiết kế trực quan, tối giản, giúp thao tác nhanh, hạn chế sai sót trong quá trình bán hàng tại quầy.</w:t>
      </w:r>
    </w:p>
    <w:p w14:paraId="03CA977D" w14:textId="6EE0A27E" w:rsidR="00801FC3" w:rsidRDefault="00801FC3" w:rsidP="00D54E8D">
      <w:pPr>
        <w:rPr>
          <w:sz w:val="26"/>
          <w:szCs w:val="26"/>
        </w:rPr>
      </w:pPr>
      <w:r w:rsidRPr="00801FC3">
        <w:rPr>
          <w:noProof/>
          <w:sz w:val="26"/>
          <w:szCs w:val="26"/>
        </w:rPr>
        <w:drawing>
          <wp:inline distT="0" distB="0" distL="0" distR="0" wp14:anchorId="3AC6B3F6" wp14:editId="111E703F">
            <wp:extent cx="5580380" cy="3632835"/>
            <wp:effectExtent l="0" t="0" r="1270" b="5715"/>
            <wp:docPr id="484301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301207" name=""/>
                    <pic:cNvPicPr/>
                  </pic:nvPicPr>
                  <pic:blipFill>
                    <a:blip r:embed="rId41"/>
                    <a:stretch>
                      <a:fillRect/>
                    </a:stretch>
                  </pic:blipFill>
                  <pic:spPr>
                    <a:xfrm>
                      <a:off x="0" y="0"/>
                      <a:ext cx="5580380" cy="3632835"/>
                    </a:xfrm>
                    <a:prstGeom prst="rect">
                      <a:avLst/>
                    </a:prstGeom>
                  </pic:spPr>
                </pic:pic>
              </a:graphicData>
            </a:graphic>
          </wp:inline>
        </w:drawing>
      </w:r>
    </w:p>
    <w:p w14:paraId="7B10ED26" w14:textId="6B8C9D0C" w:rsidR="00801FC3" w:rsidRPr="00D54E8D" w:rsidRDefault="00801FC3" w:rsidP="00801FC3">
      <w:pPr>
        <w:jc w:val="center"/>
        <w:rPr>
          <w:sz w:val="26"/>
          <w:szCs w:val="26"/>
        </w:rPr>
      </w:pPr>
      <w:r>
        <w:rPr>
          <w:sz w:val="26"/>
          <w:szCs w:val="26"/>
        </w:rPr>
        <w:lastRenderedPageBreak/>
        <w:t>Hình 4.9.</w:t>
      </w:r>
      <w:r w:rsidR="00E74514">
        <w:rPr>
          <w:sz w:val="26"/>
          <w:szCs w:val="26"/>
        </w:rPr>
        <w:t>a</w:t>
      </w:r>
      <w:r>
        <w:rPr>
          <w:sz w:val="26"/>
          <w:szCs w:val="26"/>
        </w:rPr>
        <w:t xml:space="preserve"> Giao diện đăng nhập POS</w:t>
      </w:r>
    </w:p>
    <w:p w14:paraId="34F426E1" w14:textId="1F26DBA3" w:rsidR="00801FC3" w:rsidRDefault="00801FC3" w:rsidP="00D54E8D">
      <w:pPr>
        <w:rPr>
          <w:sz w:val="26"/>
          <w:szCs w:val="26"/>
        </w:rPr>
      </w:pPr>
      <w:r w:rsidRPr="00801FC3">
        <w:rPr>
          <w:noProof/>
          <w:sz w:val="26"/>
          <w:szCs w:val="26"/>
        </w:rPr>
        <w:drawing>
          <wp:inline distT="0" distB="0" distL="0" distR="0" wp14:anchorId="30C4D1EF" wp14:editId="0E54081D">
            <wp:extent cx="5580380" cy="2618740"/>
            <wp:effectExtent l="0" t="0" r="1270" b="0"/>
            <wp:docPr id="46259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9295" name=""/>
                    <pic:cNvPicPr/>
                  </pic:nvPicPr>
                  <pic:blipFill>
                    <a:blip r:embed="rId42"/>
                    <a:stretch>
                      <a:fillRect/>
                    </a:stretch>
                  </pic:blipFill>
                  <pic:spPr>
                    <a:xfrm>
                      <a:off x="0" y="0"/>
                      <a:ext cx="5580380" cy="2618740"/>
                    </a:xfrm>
                    <a:prstGeom prst="rect">
                      <a:avLst/>
                    </a:prstGeom>
                  </pic:spPr>
                </pic:pic>
              </a:graphicData>
            </a:graphic>
          </wp:inline>
        </w:drawing>
      </w:r>
    </w:p>
    <w:p w14:paraId="04343B5E" w14:textId="042C5D4F" w:rsidR="00801FC3" w:rsidRPr="00801FC3" w:rsidRDefault="00801FC3" w:rsidP="00801FC3">
      <w:pPr>
        <w:jc w:val="center"/>
        <w:rPr>
          <w:sz w:val="26"/>
          <w:szCs w:val="26"/>
        </w:rPr>
      </w:pPr>
      <w:r>
        <w:rPr>
          <w:sz w:val="26"/>
          <w:szCs w:val="26"/>
        </w:rPr>
        <w:t>Hình 4.9.</w:t>
      </w:r>
      <w:r w:rsidR="00E74514">
        <w:rPr>
          <w:sz w:val="26"/>
          <w:szCs w:val="26"/>
        </w:rPr>
        <w:t>b</w:t>
      </w:r>
      <w:r>
        <w:rPr>
          <w:sz w:val="26"/>
          <w:szCs w:val="26"/>
        </w:rPr>
        <w:t xml:space="preserve"> Giao diện POS</w:t>
      </w:r>
    </w:p>
    <w:p w14:paraId="5012B626" w14:textId="392D9F05" w:rsidR="00D80437" w:rsidRDefault="00D80437" w:rsidP="00801FC3">
      <w:pPr>
        <w:pStyle w:val="Heading2"/>
      </w:pPr>
      <w:r>
        <w:t>Giao diện địa chỉ cửa hàng</w:t>
      </w:r>
    </w:p>
    <w:p w14:paraId="5FA10B0A" w14:textId="372767CF" w:rsidR="00A1371C" w:rsidRDefault="00E74514" w:rsidP="00A1371C">
      <w:pPr>
        <w:rPr>
          <w:sz w:val="26"/>
          <w:szCs w:val="26"/>
        </w:rPr>
      </w:pPr>
      <w:r w:rsidRPr="00E74514">
        <w:rPr>
          <w:sz w:val="26"/>
          <w:szCs w:val="26"/>
        </w:rPr>
        <w:t>Giao diện địa chỉ cửa hàng hiển thị thông tin vị trí của cửa hàng nhằm giúp người dùng dễ dàng xác định nơi mua sắm. Giao diện cung cấp các thông tin cơ bản như tên cửa hàng, địa chỉ và bản đồ minh họa, hỗ trợ người dùng thuận tiện trong việc tìm đường và liên hệ khi cần thiết.</w:t>
      </w:r>
    </w:p>
    <w:p w14:paraId="1215571D" w14:textId="32972BCF" w:rsidR="00E74514" w:rsidRDefault="00E74514" w:rsidP="00A1371C">
      <w:pPr>
        <w:rPr>
          <w:sz w:val="26"/>
          <w:szCs w:val="26"/>
        </w:rPr>
      </w:pPr>
      <w:r w:rsidRPr="00E74514">
        <w:rPr>
          <w:noProof/>
          <w:sz w:val="26"/>
          <w:szCs w:val="26"/>
        </w:rPr>
        <w:drawing>
          <wp:inline distT="0" distB="0" distL="0" distR="0" wp14:anchorId="6C78733F" wp14:editId="4756FA24">
            <wp:extent cx="5580380" cy="2647950"/>
            <wp:effectExtent l="0" t="0" r="1270" b="0"/>
            <wp:docPr id="1517617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17263" name=""/>
                    <pic:cNvPicPr/>
                  </pic:nvPicPr>
                  <pic:blipFill>
                    <a:blip r:embed="rId43"/>
                    <a:stretch>
                      <a:fillRect/>
                    </a:stretch>
                  </pic:blipFill>
                  <pic:spPr>
                    <a:xfrm>
                      <a:off x="0" y="0"/>
                      <a:ext cx="5580380" cy="2647950"/>
                    </a:xfrm>
                    <a:prstGeom prst="rect">
                      <a:avLst/>
                    </a:prstGeom>
                  </pic:spPr>
                </pic:pic>
              </a:graphicData>
            </a:graphic>
          </wp:inline>
        </w:drawing>
      </w:r>
    </w:p>
    <w:p w14:paraId="1CFF2E82" w14:textId="6E40EC96" w:rsidR="00E74514" w:rsidRDefault="00E74514" w:rsidP="00E74514">
      <w:pPr>
        <w:jc w:val="center"/>
        <w:rPr>
          <w:sz w:val="26"/>
          <w:szCs w:val="26"/>
        </w:rPr>
      </w:pPr>
      <w:r>
        <w:rPr>
          <w:sz w:val="26"/>
          <w:szCs w:val="26"/>
        </w:rPr>
        <w:t>Hình 4.10.a Giao diện cửa hàng – phần trên</w:t>
      </w:r>
    </w:p>
    <w:p w14:paraId="27153A63" w14:textId="5D4935C7" w:rsidR="00E74514" w:rsidRPr="00801FC3" w:rsidRDefault="00E74514" w:rsidP="00E74514">
      <w:pPr>
        <w:jc w:val="center"/>
        <w:rPr>
          <w:sz w:val="26"/>
          <w:szCs w:val="26"/>
        </w:rPr>
      </w:pPr>
      <w:r w:rsidRPr="00E74514">
        <w:rPr>
          <w:noProof/>
          <w:sz w:val="26"/>
          <w:szCs w:val="26"/>
        </w:rPr>
        <w:lastRenderedPageBreak/>
        <w:drawing>
          <wp:inline distT="0" distB="0" distL="0" distR="0" wp14:anchorId="5CA0FEAA" wp14:editId="49119DAA">
            <wp:extent cx="5580380" cy="2599690"/>
            <wp:effectExtent l="0" t="0" r="1270" b="0"/>
            <wp:docPr id="1688694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94732" name=""/>
                    <pic:cNvPicPr/>
                  </pic:nvPicPr>
                  <pic:blipFill>
                    <a:blip r:embed="rId44"/>
                    <a:stretch>
                      <a:fillRect/>
                    </a:stretch>
                  </pic:blipFill>
                  <pic:spPr>
                    <a:xfrm>
                      <a:off x="0" y="0"/>
                      <a:ext cx="5580380" cy="2599690"/>
                    </a:xfrm>
                    <a:prstGeom prst="rect">
                      <a:avLst/>
                    </a:prstGeom>
                  </pic:spPr>
                </pic:pic>
              </a:graphicData>
            </a:graphic>
          </wp:inline>
        </w:drawing>
      </w:r>
    </w:p>
    <w:p w14:paraId="3CA35D98" w14:textId="4DC6206E" w:rsidR="00E74514" w:rsidRDefault="00E74514" w:rsidP="00E74514">
      <w:pPr>
        <w:jc w:val="center"/>
        <w:rPr>
          <w:sz w:val="26"/>
          <w:szCs w:val="26"/>
        </w:rPr>
      </w:pPr>
      <w:r>
        <w:rPr>
          <w:sz w:val="26"/>
          <w:szCs w:val="26"/>
        </w:rPr>
        <w:t>Hình 4.10.b Giao diện cửa hàng – phần giữa</w:t>
      </w:r>
    </w:p>
    <w:p w14:paraId="4317A17E" w14:textId="7D709910" w:rsidR="00E74514" w:rsidRDefault="00C151A2" w:rsidP="00A1371C">
      <w:pPr>
        <w:rPr>
          <w:sz w:val="26"/>
          <w:szCs w:val="26"/>
        </w:rPr>
      </w:pPr>
      <w:r w:rsidRPr="00C151A2">
        <w:rPr>
          <w:noProof/>
          <w:sz w:val="26"/>
          <w:szCs w:val="26"/>
        </w:rPr>
        <w:drawing>
          <wp:inline distT="0" distB="0" distL="0" distR="0" wp14:anchorId="63ACE37C" wp14:editId="06C20E75">
            <wp:extent cx="5580380" cy="2649855"/>
            <wp:effectExtent l="0" t="0" r="1270" b="0"/>
            <wp:docPr id="689141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41160" name=""/>
                    <pic:cNvPicPr/>
                  </pic:nvPicPr>
                  <pic:blipFill>
                    <a:blip r:embed="rId45"/>
                    <a:stretch>
                      <a:fillRect/>
                    </a:stretch>
                  </pic:blipFill>
                  <pic:spPr>
                    <a:xfrm>
                      <a:off x="0" y="0"/>
                      <a:ext cx="5580380" cy="2649855"/>
                    </a:xfrm>
                    <a:prstGeom prst="rect">
                      <a:avLst/>
                    </a:prstGeom>
                  </pic:spPr>
                </pic:pic>
              </a:graphicData>
            </a:graphic>
          </wp:inline>
        </w:drawing>
      </w:r>
    </w:p>
    <w:p w14:paraId="1B8F5E4D" w14:textId="2C011F2B" w:rsidR="00C151A2" w:rsidRPr="00E74514" w:rsidRDefault="00C151A2" w:rsidP="00C151A2">
      <w:pPr>
        <w:jc w:val="center"/>
        <w:rPr>
          <w:sz w:val="26"/>
          <w:szCs w:val="26"/>
        </w:rPr>
      </w:pPr>
      <w:r>
        <w:rPr>
          <w:sz w:val="26"/>
          <w:szCs w:val="26"/>
        </w:rPr>
        <w:t>Hình 4.10.c Giao diện cửa hàng – phần cuối</w:t>
      </w:r>
    </w:p>
    <w:p w14:paraId="5C8E2779" w14:textId="3BEF96A9" w:rsidR="00801FC3" w:rsidRDefault="00801FC3" w:rsidP="00801FC3">
      <w:pPr>
        <w:pStyle w:val="Heading2"/>
      </w:pPr>
      <w:r>
        <w:t>Giao diện quản lý</w:t>
      </w:r>
    </w:p>
    <w:p w14:paraId="2B18414E" w14:textId="5C31CB80" w:rsidR="00801FC3" w:rsidRDefault="00C151A2" w:rsidP="00801FC3">
      <w:pPr>
        <w:rPr>
          <w:sz w:val="26"/>
          <w:szCs w:val="26"/>
        </w:rPr>
      </w:pPr>
      <w:r w:rsidRPr="00C151A2">
        <w:rPr>
          <w:sz w:val="26"/>
          <w:szCs w:val="26"/>
        </w:rPr>
        <w:t>Giao diện quản lý cho phép người quản trị theo dõi hoạt động bán hàng và quản lý tồn kho của hệ thống. Giao diện cung cấp các chức năng xem báo cáo bán hàng, cập nhật số lượng tồn kho và quản lý thông tin sản phẩm ở mức mô phỏng. Dữ liệu được xử lý và lưu trữ tạm thời trên trình duyệt bằng JavaScript, không sử dụng cơ sở dữ liệu.</w:t>
      </w:r>
    </w:p>
    <w:p w14:paraId="6D3CDE72" w14:textId="1E37EB03" w:rsidR="00C151A2" w:rsidRPr="00C151A2" w:rsidRDefault="00C151A2" w:rsidP="00801FC3">
      <w:pPr>
        <w:rPr>
          <w:sz w:val="26"/>
          <w:szCs w:val="26"/>
        </w:rPr>
      </w:pPr>
      <w:r w:rsidRPr="00C151A2">
        <w:rPr>
          <w:noProof/>
          <w:sz w:val="26"/>
          <w:szCs w:val="26"/>
        </w:rPr>
        <w:lastRenderedPageBreak/>
        <w:drawing>
          <wp:inline distT="0" distB="0" distL="0" distR="0" wp14:anchorId="623F92C0" wp14:editId="581D17C6">
            <wp:extent cx="5580380" cy="2658745"/>
            <wp:effectExtent l="0" t="0" r="1270" b="8255"/>
            <wp:docPr id="662755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55458" name=""/>
                    <pic:cNvPicPr/>
                  </pic:nvPicPr>
                  <pic:blipFill>
                    <a:blip r:embed="rId46"/>
                    <a:stretch>
                      <a:fillRect/>
                    </a:stretch>
                  </pic:blipFill>
                  <pic:spPr>
                    <a:xfrm>
                      <a:off x="0" y="0"/>
                      <a:ext cx="5580380" cy="2658745"/>
                    </a:xfrm>
                    <a:prstGeom prst="rect">
                      <a:avLst/>
                    </a:prstGeom>
                  </pic:spPr>
                </pic:pic>
              </a:graphicData>
            </a:graphic>
          </wp:inline>
        </w:drawing>
      </w:r>
    </w:p>
    <w:p w14:paraId="0EF71909" w14:textId="719514AF" w:rsidR="00C151A2" w:rsidRPr="00E74514" w:rsidRDefault="00C151A2" w:rsidP="00C151A2">
      <w:pPr>
        <w:jc w:val="center"/>
        <w:rPr>
          <w:sz w:val="26"/>
          <w:szCs w:val="26"/>
        </w:rPr>
      </w:pPr>
      <w:r>
        <w:rPr>
          <w:sz w:val="26"/>
          <w:szCs w:val="26"/>
        </w:rPr>
        <w:t>Hình 4.11.a  Giao diện quản lý hàng tồn kho</w:t>
      </w:r>
    </w:p>
    <w:p w14:paraId="5CECF34F" w14:textId="3DBC67DE" w:rsidR="00D80437" w:rsidRPr="00D80437" w:rsidRDefault="00C151A2" w:rsidP="00D80437">
      <w:r w:rsidRPr="00C151A2">
        <w:rPr>
          <w:noProof/>
        </w:rPr>
        <w:drawing>
          <wp:inline distT="0" distB="0" distL="0" distR="0" wp14:anchorId="7FE973E8" wp14:editId="0D0B6515">
            <wp:extent cx="5580380" cy="3263265"/>
            <wp:effectExtent l="0" t="0" r="1270" b="0"/>
            <wp:docPr id="1996600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600478" name=""/>
                    <pic:cNvPicPr/>
                  </pic:nvPicPr>
                  <pic:blipFill>
                    <a:blip r:embed="rId47"/>
                    <a:stretch>
                      <a:fillRect/>
                    </a:stretch>
                  </pic:blipFill>
                  <pic:spPr>
                    <a:xfrm>
                      <a:off x="0" y="0"/>
                      <a:ext cx="5580380" cy="3263265"/>
                    </a:xfrm>
                    <a:prstGeom prst="rect">
                      <a:avLst/>
                    </a:prstGeom>
                  </pic:spPr>
                </pic:pic>
              </a:graphicData>
            </a:graphic>
          </wp:inline>
        </w:drawing>
      </w:r>
    </w:p>
    <w:p w14:paraId="597068B6" w14:textId="37D645A9" w:rsidR="003F648A" w:rsidRPr="00BD2C54" w:rsidRDefault="00C151A2" w:rsidP="00BD2C54">
      <w:pPr>
        <w:jc w:val="center"/>
        <w:rPr>
          <w:sz w:val="26"/>
          <w:szCs w:val="26"/>
        </w:rPr>
      </w:pPr>
      <w:r>
        <w:rPr>
          <w:sz w:val="26"/>
          <w:szCs w:val="26"/>
        </w:rPr>
        <w:t>Hình 4.11.b  Giao diện báo cáo bán hàng</w:t>
      </w:r>
      <w:r w:rsidR="003F648A">
        <w:br w:type="page"/>
      </w:r>
    </w:p>
    <w:p w14:paraId="0F6987EE" w14:textId="4D3DB4A9" w:rsidR="003F648A" w:rsidRDefault="003F648A" w:rsidP="00A667A8">
      <w:pPr>
        <w:pStyle w:val="Heading1"/>
      </w:pPr>
      <w:bookmarkStart w:id="51" w:name="_Toc215565920"/>
      <w:r>
        <w:lastRenderedPageBreak/>
        <w:t>KẾT LUẬN VÀ HƯỚNG PHÁT TRIỂN</w:t>
      </w:r>
      <w:bookmarkEnd w:id="51"/>
    </w:p>
    <w:p w14:paraId="141FACCB" w14:textId="6FAC917B" w:rsidR="00BD2C54" w:rsidRDefault="0083322C" w:rsidP="00BD2C54">
      <w:pPr>
        <w:pStyle w:val="Heading2"/>
      </w:pPr>
      <w:r>
        <w:t>Thuận lợi và khó khăn trong việc thực hiện đồ án</w:t>
      </w:r>
    </w:p>
    <w:p w14:paraId="16E6CB03" w14:textId="6D596AFB" w:rsidR="001E10CD" w:rsidRDefault="001E10CD" w:rsidP="001E10CD">
      <w:pPr>
        <w:pStyle w:val="Heading3"/>
      </w:pPr>
      <w:r>
        <w:t xml:space="preserve">Thuận lợi: </w:t>
      </w:r>
    </w:p>
    <w:p w14:paraId="5BF2D16E" w14:textId="3900DE5D" w:rsidR="001E10CD" w:rsidRDefault="001E10CD" w:rsidP="001E10CD">
      <w:pPr>
        <w:rPr>
          <w:sz w:val="26"/>
          <w:szCs w:val="26"/>
        </w:rPr>
      </w:pPr>
      <w:r w:rsidRPr="001E10CD">
        <w:rPr>
          <w:sz w:val="26"/>
          <w:szCs w:val="26"/>
        </w:rPr>
        <w:t>Trong quá trình thực hiện đề tài, việc không sử dụng cơ sở dữ liệu giúp hệ thống có cấu trúc đơn giản, dễ triển khai và phù hợp với phạm vi học tập. Dữ liệu được xử lý chủ yếu bằng JavaScript và lưu trữ tạm thời trên trình duyệt, giúp người thực hiện tập trung vào việc xây dựng giao diện, xử lý luồng nghiệp vụ và các chức năng cơ bản của hệ thống. Ngoài ra, đề tài bám sát thực tế hoạt động của một siêu thị mini, giúp dễ hình dung yêu cầu và thuận tiện trong việc thiết kế các chức năng như bán hàng, giỏ hàng, thanh toán và báo cáo mô phỏng.</w:t>
      </w:r>
    </w:p>
    <w:p w14:paraId="2AA3F0AB" w14:textId="3904BAA4" w:rsidR="001E10CD" w:rsidRDefault="001E10CD" w:rsidP="001E10CD">
      <w:pPr>
        <w:rPr>
          <w:sz w:val="26"/>
          <w:szCs w:val="26"/>
        </w:rPr>
      </w:pPr>
      <w:r>
        <w:rPr>
          <w:sz w:val="26"/>
          <w:szCs w:val="26"/>
        </w:rPr>
        <w:t xml:space="preserve">Được sự giúp đỡ tận tình của Ths. Trần Văn Nam cùng với những tài liệu </w:t>
      </w:r>
      <w:r w:rsidR="004B0032">
        <w:rPr>
          <w:sz w:val="26"/>
          <w:szCs w:val="26"/>
        </w:rPr>
        <w:t>mà trong những năm qua tích lũy được và kiến thức đã học được.</w:t>
      </w:r>
    </w:p>
    <w:p w14:paraId="182A1360" w14:textId="0CE393D8" w:rsidR="004B0032" w:rsidRDefault="004B0032" w:rsidP="004B0032">
      <w:pPr>
        <w:pStyle w:val="Heading3"/>
      </w:pPr>
      <w:r>
        <w:t xml:space="preserve">Khó khăn: </w:t>
      </w:r>
    </w:p>
    <w:p w14:paraId="0EE5924B" w14:textId="317B5D2E" w:rsidR="004B0032" w:rsidRDefault="004B0032" w:rsidP="001E10CD">
      <w:pPr>
        <w:rPr>
          <w:sz w:val="26"/>
          <w:szCs w:val="26"/>
        </w:rPr>
      </w:pPr>
      <w:r w:rsidRPr="004B0032">
        <w:rPr>
          <w:sz w:val="26"/>
          <w:szCs w:val="26"/>
        </w:rPr>
        <w:t>Bên cạnh những thuận lợi, việc không sử dụng cơ sở dữ liệu cũng đặt ra một số hạn chế nhất định. Dữ liệu chỉ được lưu trữ tạm thời trên trình duyệt nên không đảm bảo tính lâu dài và đồng bộ khi làm việc trên nhiều thiết bị khác nhau. Các chức năng như quản lý tồn kho và báo cáo bán hàng chỉ có thể thực hiện ở mức mô phỏng, chưa phản ánh đầy đủ hoạt động thực tế. Ngoài ra, việc xử lý dữ liệu hoàn toàn bằng JavaScript đòi hỏi phải kiểm soát tốt luồng dữ liệu và trạng thái của hệ thống để tránh sai lệch trong quá trình sử dụng.</w:t>
      </w:r>
    </w:p>
    <w:p w14:paraId="480AA62E" w14:textId="16EEEBE6" w:rsidR="004B0032" w:rsidRDefault="004B0032" w:rsidP="001E10CD">
      <w:pPr>
        <w:rPr>
          <w:sz w:val="26"/>
          <w:szCs w:val="26"/>
        </w:rPr>
      </w:pPr>
      <w:r>
        <w:rPr>
          <w:sz w:val="26"/>
          <w:szCs w:val="26"/>
        </w:rPr>
        <w:t xml:space="preserve">Do chưa có kinh nghiệm trong việc thiết kế web nên vẫn còn gặp không ít khó khăn khi thiết kế và còn nhiều mặc hạn chế nên cần nhiều thời gian để phát triển hơn. </w:t>
      </w:r>
    </w:p>
    <w:p w14:paraId="4E00FDE7" w14:textId="7CAB6579" w:rsidR="004B0032" w:rsidRDefault="004B0032" w:rsidP="004B0032">
      <w:pPr>
        <w:pStyle w:val="Heading2"/>
      </w:pPr>
      <w:r>
        <w:t>Kết quả đạt được</w:t>
      </w:r>
    </w:p>
    <w:p w14:paraId="07BD5F84" w14:textId="3675603F" w:rsidR="004B0032" w:rsidRDefault="004B0032" w:rsidP="001E10CD">
      <w:pPr>
        <w:rPr>
          <w:sz w:val="26"/>
          <w:szCs w:val="26"/>
        </w:rPr>
      </w:pPr>
      <w:r w:rsidRPr="004B0032">
        <w:rPr>
          <w:sz w:val="26"/>
          <w:szCs w:val="26"/>
        </w:rPr>
        <w:t xml:space="preserve">Sau quá trình thực hiện đề tài, hệ thống quản lý siêu thị mini trên nền tảng web đã được xây dựng và hoàn thiện ở mức mô phỏng. Hệ thống đáp ứng được các chức năng cơ bản như hiển thị sản phẩm theo danh mục, quản lý giỏ hàng, bán hàng tại quầy thông qua giao diện POS, thanh toán và tạo hóa đơn, quản lý tồn kho và báo cáo bán hàng. Các chức năng được triển khai logic, giao diện trực quan, </w:t>
      </w:r>
      <w:r>
        <w:rPr>
          <w:sz w:val="26"/>
          <w:szCs w:val="26"/>
        </w:rPr>
        <w:t>có thể triển khai thực tế.</w:t>
      </w:r>
    </w:p>
    <w:p w14:paraId="48913269" w14:textId="20D1D828" w:rsidR="004B0032" w:rsidRDefault="004B0032" w:rsidP="001E10CD">
      <w:pPr>
        <w:rPr>
          <w:sz w:val="26"/>
          <w:szCs w:val="26"/>
        </w:rPr>
      </w:pPr>
      <w:r w:rsidRPr="004B0032">
        <w:rPr>
          <w:sz w:val="26"/>
          <w:szCs w:val="26"/>
        </w:rPr>
        <w:t>Bên cạnh đó, hệ thống đã áp dụng các công nghệ web cơ bản như HTML, CSS và JavaScript để xử lý dữ liệu và xây dựng giao diện mà không sử dụng cơ sở dữ liệu.</w:t>
      </w:r>
    </w:p>
    <w:p w14:paraId="2BD314B4" w14:textId="35DB7B09" w:rsidR="004B0032" w:rsidRDefault="004B0032" w:rsidP="004B0032">
      <w:pPr>
        <w:pStyle w:val="Heading2"/>
      </w:pPr>
      <w:r>
        <w:t>Kết quả chưa đạt được</w:t>
      </w:r>
    </w:p>
    <w:p w14:paraId="60800F2D" w14:textId="280844AC" w:rsidR="004B0032" w:rsidRPr="001E10CD" w:rsidRDefault="004B0032" w:rsidP="001E10CD">
      <w:pPr>
        <w:rPr>
          <w:sz w:val="26"/>
          <w:szCs w:val="26"/>
        </w:rPr>
      </w:pPr>
      <w:r>
        <w:rPr>
          <w:sz w:val="26"/>
          <w:szCs w:val="26"/>
        </w:rPr>
        <w:t>Chương trình còn khá sơ sài khi một số lỗi nhỏ vẫn chưa hoàn thiện được. V</w:t>
      </w:r>
      <w:r w:rsidRPr="004B0032">
        <w:rPr>
          <w:sz w:val="26"/>
          <w:szCs w:val="26"/>
        </w:rPr>
        <w:t>iệc không sử dụng cơ sở dữ liệu gây ra một số hạn chế trong việc lưu trữ và quản lý dữ liệu</w:t>
      </w:r>
      <w:r>
        <w:t xml:space="preserve">. </w:t>
      </w:r>
      <w:r>
        <w:rPr>
          <w:sz w:val="26"/>
          <w:szCs w:val="26"/>
        </w:rPr>
        <w:t>D</w:t>
      </w:r>
      <w:r w:rsidRPr="004B0032">
        <w:rPr>
          <w:sz w:val="26"/>
          <w:szCs w:val="26"/>
        </w:rPr>
        <w:t>o phạm vi và thời gian thực hiện có hạn, giao diện và chức năng của hệ thống chưa được tối ưu hoàn toàn về hiệu năng và trải nghiệm người dùng.</w:t>
      </w:r>
    </w:p>
    <w:p w14:paraId="64A0AD37" w14:textId="1BDD68C0" w:rsidR="0083322C" w:rsidRDefault="0083322C" w:rsidP="0083322C">
      <w:pPr>
        <w:pStyle w:val="Heading2"/>
      </w:pPr>
      <w:r>
        <w:lastRenderedPageBreak/>
        <w:t>Hướng phát triển</w:t>
      </w:r>
    </w:p>
    <w:p w14:paraId="0F119E61" w14:textId="375DAF19" w:rsidR="0083322C" w:rsidRPr="0083322C" w:rsidRDefault="0083322C" w:rsidP="0083322C">
      <w:pPr>
        <w:rPr>
          <w:sz w:val="26"/>
          <w:szCs w:val="26"/>
        </w:rPr>
      </w:pPr>
      <w:r w:rsidRPr="0083322C">
        <w:rPr>
          <w:sz w:val="26"/>
          <w:szCs w:val="26"/>
        </w:rPr>
        <w:t>Trong thời gian tới, hệ thống có thể được tiếp tục mở rộng và hoàn thiện nhằm nâng cao tính thực tiễn và khả năng ứng dụng. Cụ thể, hệ thống có thể tích hợp cơ sở dữ liệu để lưu trữ lâu dài các thông tin về sản phẩm, đơn hàng và tồn kho; đồng thời xây dựng chức năng quản lý người dùng với cơ chế phân quyền rõ ràng giữa quản trị viên và nhân viên bán hàng. Bên cạnh đó, việc mở rộng các báo cáo thống kê chi tiết như doanh thu theo thời gian hoặc theo danh mục sản phẩm cũng là hướng phát triển cần thiết. Ngoài ra, giao diện người dùng có thể được tối ưu hơn để tăng khả năng tương thích trên nhiều thiết bị, đặc biệt là thiết bị di động, và tích hợp các phương thức thanh toán trực tuyến nhằm nâng cao tính hoàn chỉnh và giá trị ứng dụng của hệ thống.</w:t>
      </w:r>
    </w:p>
    <w:p w14:paraId="3E1A54A3" w14:textId="03C8C940" w:rsidR="003F648A" w:rsidRDefault="003F648A" w:rsidP="00BD2C54">
      <w:pPr>
        <w:pStyle w:val="noidung"/>
      </w:pPr>
    </w:p>
    <w:p w14:paraId="6DA73FF9" w14:textId="77777777" w:rsidR="00D91D34" w:rsidRDefault="00D91D34" w:rsidP="00BD2C54">
      <w:pPr>
        <w:pStyle w:val="noidung"/>
      </w:pPr>
    </w:p>
    <w:p w14:paraId="03ED7114" w14:textId="77777777" w:rsidR="00D91D34" w:rsidRDefault="00D91D34" w:rsidP="00BD2C54">
      <w:pPr>
        <w:pStyle w:val="noidung"/>
      </w:pPr>
    </w:p>
    <w:p w14:paraId="55C19A41" w14:textId="77777777" w:rsidR="00D91D34" w:rsidRDefault="00D91D34" w:rsidP="00BD2C54">
      <w:pPr>
        <w:pStyle w:val="noidung"/>
      </w:pPr>
    </w:p>
    <w:p w14:paraId="5D8B9D71" w14:textId="77777777" w:rsidR="00D91D34" w:rsidRDefault="00D91D34" w:rsidP="00BD2C54">
      <w:pPr>
        <w:pStyle w:val="noidung"/>
      </w:pPr>
    </w:p>
    <w:p w14:paraId="715AA55D" w14:textId="77777777" w:rsidR="00D91D34" w:rsidRDefault="00D91D34" w:rsidP="00BD2C54">
      <w:pPr>
        <w:pStyle w:val="noidung"/>
      </w:pPr>
    </w:p>
    <w:p w14:paraId="65FC2BE5" w14:textId="77777777" w:rsidR="00D91D34" w:rsidRDefault="00D91D34" w:rsidP="00BD2C54">
      <w:pPr>
        <w:pStyle w:val="noidung"/>
      </w:pPr>
    </w:p>
    <w:p w14:paraId="0B4EF776" w14:textId="77777777" w:rsidR="00D91D34" w:rsidRDefault="00D91D34" w:rsidP="00BD2C54">
      <w:pPr>
        <w:pStyle w:val="noidung"/>
      </w:pPr>
    </w:p>
    <w:p w14:paraId="0EFFAFE9" w14:textId="77777777" w:rsidR="00D91D34" w:rsidRDefault="00D91D34" w:rsidP="00BD2C54">
      <w:pPr>
        <w:pStyle w:val="noidung"/>
      </w:pPr>
    </w:p>
    <w:p w14:paraId="1ABF0A63" w14:textId="77777777" w:rsidR="00D91D34" w:rsidRDefault="00D91D34" w:rsidP="00BD2C54">
      <w:pPr>
        <w:pStyle w:val="noidung"/>
      </w:pPr>
    </w:p>
    <w:p w14:paraId="608877D6" w14:textId="77777777" w:rsidR="00D91D34" w:rsidRDefault="00D91D34" w:rsidP="00BD2C54">
      <w:pPr>
        <w:pStyle w:val="noidung"/>
      </w:pPr>
    </w:p>
    <w:p w14:paraId="62ABE3AC" w14:textId="77777777" w:rsidR="00D91D34" w:rsidRDefault="00D91D34" w:rsidP="00BD2C54">
      <w:pPr>
        <w:pStyle w:val="noidung"/>
      </w:pPr>
    </w:p>
    <w:p w14:paraId="598782A1" w14:textId="77777777" w:rsidR="00D91D34" w:rsidRDefault="00D91D34" w:rsidP="00BD2C54">
      <w:pPr>
        <w:pStyle w:val="noidung"/>
      </w:pPr>
    </w:p>
    <w:p w14:paraId="69FCF273" w14:textId="77777777" w:rsidR="00D91D34" w:rsidRDefault="00D91D34" w:rsidP="00BD2C54">
      <w:pPr>
        <w:pStyle w:val="noidung"/>
      </w:pPr>
    </w:p>
    <w:p w14:paraId="725366C2" w14:textId="77777777" w:rsidR="00D91D34" w:rsidRDefault="00D91D34" w:rsidP="00BD2C54">
      <w:pPr>
        <w:pStyle w:val="noidung"/>
      </w:pPr>
    </w:p>
    <w:p w14:paraId="53E8B9AD" w14:textId="77777777" w:rsidR="00D91D34" w:rsidRDefault="00D91D34" w:rsidP="00BD2C54">
      <w:pPr>
        <w:pStyle w:val="noidung"/>
      </w:pPr>
    </w:p>
    <w:p w14:paraId="0BEBCD48" w14:textId="77777777" w:rsidR="00D91D34" w:rsidRDefault="00D91D34" w:rsidP="00BD2C54">
      <w:pPr>
        <w:pStyle w:val="noidung"/>
      </w:pPr>
    </w:p>
    <w:p w14:paraId="5E906603" w14:textId="486DF9F0" w:rsidR="003F648A" w:rsidRDefault="003F648A" w:rsidP="00A84E51">
      <w:pPr>
        <w:pStyle w:val="Demuc"/>
        <w:numPr>
          <w:ilvl w:val="0"/>
          <w:numId w:val="0"/>
        </w:numPr>
        <w:ind w:left="432"/>
      </w:pPr>
      <w:bookmarkStart w:id="52" w:name="_Toc215565921"/>
      <w:r>
        <w:lastRenderedPageBreak/>
        <w:t>TÀI LIỆU THAM KHẢO</w:t>
      </w:r>
      <w:bookmarkEnd w:id="52"/>
    </w:p>
    <w:p w14:paraId="0402C2B2" w14:textId="0B28843C" w:rsidR="00F423B8" w:rsidRPr="00F423B8" w:rsidRDefault="00AA6AD2" w:rsidP="00F423B8">
      <w:pPr>
        <w:pStyle w:val="Bibliography"/>
        <w:spacing w:before="120" w:after="120"/>
        <w:rPr>
          <w:rFonts w:cs="Times New Roman"/>
        </w:rPr>
      </w:pPr>
      <w:r>
        <w:fldChar w:fldCharType="begin"/>
      </w:r>
      <w:r>
        <w:instrText xml:space="preserve"> ADDIN ZOTERO_BIBL {"uncited":[],"omitted":[],"custom":[]} CSL_BIBLIOGRAPHY </w:instrText>
      </w:r>
      <w:r>
        <w:fldChar w:fldCharType="separate"/>
      </w:r>
      <w:r w:rsidR="00F423B8" w:rsidRPr="00F423B8">
        <w:rPr>
          <w:rFonts w:cs="Times New Roman"/>
        </w:rPr>
        <w:t>[1]</w:t>
      </w:r>
      <w:r w:rsidR="00F423B8" w:rsidRPr="00F423B8">
        <w:rPr>
          <w:rFonts w:cs="Times New Roman"/>
        </w:rPr>
        <w:tab/>
      </w:r>
      <w:r w:rsidR="00E800A5" w:rsidRPr="00E800A5">
        <w:rPr>
          <w:rFonts w:cs="Times New Roman"/>
        </w:rPr>
        <w:t>https://www.bachhoaxanh.com/</w:t>
      </w:r>
    </w:p>
    <w:p w14:paraId="3D8E8E0E" w14:textId="2F2CFC42" w:rsidR="00F423B8" w:rsidRPr="00F423B8" w:rsidRDefault="00F423B8" w:rsidP="00E800A5">
      <w:pPr>
        <w:pStyle w:val="Bibliography"/>
        <w:spacing w:before="120" w:after="120"/>
        <w:rPr>
          <w:rFonts w:cs="Times New Roman"/>
        </w:rPr>
      </w:pPr>
      <w:r w:rsidRPr="00F423B8">
        <w:rPr>
          <w:rFonts w:cs="Times New Roman"/>
        </w:rPr>
        <w:t>[2]</w:t>
      </w:r>
      <w:r w:rsidRPr="00F423B8">
        <w:rPr>
          <w:rFonts w:cs="Times New Roman"/>
        </w:rPr>
        <w:tab/>
      </w:r>
      <w:r w:rsidR="00E800A5" w:rsidRPr="00E800A5">
        <w:rPr>
          <w:rFonts w:cs="Times New Roman"/>
        </w:rPr>
        <w:t>https://www.circlek.com.vn/vi/</w:t>
      </w:r>
    </w:p>
    <w:p w14:paraId="1131CDDA" w14:textId="43BBA179" w:rsidR="00F423B8" w:rsidRPr="00F423B8" w:rsidRDefault="00F423B8" w:rsidP="00F423B8">
      <w:pPr>
        <w:pStyle w:val="Bibliography"/>
        <w:spacing w:before="120" w:after="120"/>
        <w:rPr>
          <w:rFonts w:cs="Times New Roman"/>
        </w:rPr>
      </w:pPr>
      <w:r w:rsidRPr="00F423B8">
        <w:rPr>
          <w:rFonts w:cs="Times New Roman"/>
        </w:rPr>
        <w:t>[</w:t>
      </w:r>
      <w:r w:rsidR="00E800A5">
        <w:rPr>
          <w:rFonts w:cs="Times New Roman"/>
        </w:rPr>
        <w:t>3</w:t>
      </w:r>
      <w:r w:rsidRPr="00F423B8">
        <w:rPr>
          <w:rFonts w:cs="Times New Roman"/>
        </w:rPr>
        <w:t>]</w:t>
      </w:r>
      <w:r w:rsidRPr="00F423B8">
        <w:rPr>
          <w:rFonts w:cs="Times New Roman"/>
        </w:rPr>
        <w:tab/>
        <w:t>Nguyễn Thị Thanh Hà, “Nhập môn Công nghệ Web,” 2019.</w:t>
      </w:r>
    </w:p>
    <w:p w14:paraId="3EB2F15F" w14:textId="6432E0E1" w:rsidR="00F423B8" w:rsidRPr="00F423B8" w:rsidRDefault="00F423B8" w:rsidP="00F423B8">
      <w:pPr>
        <w:pStyle w:val="Bibliography"/>
        <w:spacing w:before="120" w:after="120"/>
        <w:rPr>
          <w:rFonts w:cs="Times New Roman"/>
        </w:rPr>
      </w:pPr>
      <w:r w:rsidRPr="00F423B8">
        <w:rPr>
          <w:rFonts w:cs="Times New Roman"/>
        </w:rPr>
        <w:t>[</w:t>
      </w:r>
      <w:r w:rsidR="00E800A5">
        <w:rPr>
          <w:rFonts w:cs="Times New Roman"/>
        </w:rPr>
        <w:t>4</w:t>
      </w:r>
      <w:r w:rsidRPr="00F423B8">
        <w:rPr>
          <w:rFonts w:cs="Times New Roman"/>
        </w:rPr>
        <w:t>]</w:t>
      </w:r>
      <w:r w:rsidRPr="00F423B8">
        <w:rPr>
          <w:rFonts w:cs="Times New Roman"/>
        </w:rPr>
        <w:tab/>
        <w:t>Trần Ngọc Thái Sơn, “Lập trình Web Front-End với HTML5, CSS3, JavaScript,” 2022.</w:t>
      </w:r>
    </w:p>
    <w:p w14:paraId="6105FF93" w14:textId="19A966BE" w:rsidR="003F648A" w:rsidRPr="00D91D34" w:rsidRDefault="00F423B8" w:rsidP="00D91D34">
      <w:pPr>
        <w:pStyle w:val="Bibliography"/>
        <w:spacing w:before="120" w:after="120"/>
        <w:rPr>
          <w:rFonts w:cs="Times New Roman"/>
        </w:rPr>
      </w:pPr>
      <w:r w:rsidRPr="00F423B8">
        <w:rPr>
          <w:rFonts w:cs="Times New Roman"/>
        </w:rPr>
        <w:t>[</w:t>
      </w:r>
      <w:r w:rsidR="00E800A5">
        <w:rPr>
          <w:rFonts w:cs="Times New Roman"/>
        </w:rPr>
        <w:t>5</w:t>
      </w:r>
      <w:r w:rsidRPr="00F423B8">
        <w:rPr>
          <w:rFonts w:cs="Times New Roman"/>
        </w:rPr>
        <w:t>]</w:t>
      </w:r>
      <w:r w:rsidRPr="00F423B8">
        <w:rPr>
          <w:rFonts w:cs="Times New Roman"/>
        </w:rPr>
        <w:tab/>
        <w:t>W3School, “W3Schools Online.” Nov. 15, 2025. [Online]. Available: https://www.w3schools.com</w:t>
      </w:r>
      <w:r w:rsidR="00AA6AD2">
        <w:fldChar w:fldCharType="end"/>
      </w:r>
    </w:p>
    <w:p w14:paraId="4FA2B35B" w14:textId="77777777" w:rsidR="003F648A" w:rsidRPr="003F648A" w:rsidRDefault="003F648A" w:rsidP="003F648A">
      <w:pPr>
        <w:spacing w:before="120" w:after="120" w:line="360" w:lineRule="auto"/>
        <w:rPr>
          <w:rFonts w:cs="Times New Roman"/>
          <w:szCs w:val="28"/>
        </w:rPr>
      </w:pPr>
    </w:p>
    <w:sectPr w:rsidR="003F648A" w:rsidRPr="003F648A" w:rsidSect="00DD1210">
      <w:footerReference w:type="default" r:id="rId48"/>
      <w:pgSz w:w="11907" w:h="16840" w:code="9"/>
      <w:pgMar w:top="1134" w:right="1134" w:bottom="1134" w:left="1985" w:header="720" w:footer="720" w:gutter="0"/>
      <w:pgNumType w:start="1"/>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 w:author="Phúc Minh Trương Truyền" w:date="2025-11-26T10:26:00Z" w:initials="PT">
    <w:p w14:paraId="4B5E754C" w14:textId="0F3A5929" w:rsidR="00B76247" w:rsidRDefault="00B76247" w:rsidP="00B7624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5E75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2CDC2" w16cex:dateUtc="2025-11-26T0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5E754C" w16cid:durableId="3D62CD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0B0587" w14:textId="77777777" w:rsidR="00656F76" w:rsidRDefault="00656F76" w:rsidP="003F648A">
      <w:pPr>
        <w:spacing w:after="0" w:line="240" w:lineRule="auto"/>
      </w:pPr>
      <w:r>
        <w:separator/>
      </w:r>
    </w:p>
  </w:endnote>
  <w:endnote w:type="continuationSeparator" w:id="0">
    <w:p w14:paraId="6F238295" w14:textId="77777777" w:rsidR="00656F76" w:rsidRDefault="00656F76" w:rsidP="003F6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FE28E" w14:textId="017729F7" w:rsidR="00D12FBE" w:rsidRDefault="004635EE" w:rsidP="00D12FBE">
    <w:pPr>
      <w:pStyle w:val="Footer"/>
      <w:pBdr>
        <w:top w:val="thickThinSmallGap" w:sz="24" w:space="1" w:color="auto"/>
      </w:pBdr>
    </w:pPr>
    <w:r>
      <w:t>Phạm Thị Bảo Trâm</w:t>
    </w:r>
    <w:r w:rsidR="00B83E10">
      <w:tab/>
    </w:r>
    <w:r w:rsidR="00B83E10">
      <w:tab/>
    </w:r>
    <w:r w:rsidR="00B83E10">
      <w:fldChar w:fldCharType="begin"/>
    </w:r>
    <w:r w:rsidR="00B83E10">
      <w:instrText xml:space="preserve"> PAGE   \* MERGEFORMAT </w:instrText>
    </w:r>
    <w:r w:rsidR="00B83E10">
      <w:fldChar w:fldCharType="separate"/>
    </w:r>
    <w:r w:rsidR="00B83E10">
      <w:rPr>
        <w:noProof/>
      </w:rPr>
      <w:t>1</w:t>
    </w:r>
    <w:r w:rsidR="00B83E10">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B2701" w14:textId="2E765430" w:rsidR="00B83E10" w:rsidRDefault="00F15B31" w:rsidP="00D12FBE">
    <w:pPr>
      <w:pStyle w:val="Footer"/>
      <w:pBdr>
        <w:top w:val="thickThinSmallGap" w:sz="24" w:space="1" w:color="auto"/>
      </w:pBdr>
    </w:pPr>
    <w:r>
      <w:t>Phạm Thị Bảo Trâm</w:t>
    </w:r>
    <w:r w:rsidR="00B83E10">
      <w:tab/>
    </w:r>
    <w:r w:rsidR="00B83E10">
      <w:tab/>
    </w:r>
    <w:r w:rsidR="00B83E10">
      <w:fldChar w:fldCharType="begin"/>
    </w:r>
    <w:r w:rsidR="00B83E10">
      <w:instrText xml:space="preserve"> PAGE   \* MERGEFORMAT </w:instrText>
    </w:r>
    <w:r w:rsidR="00B83E10">
      <w:fldChar w:fldCharType="separate"/>
    </w:r>
    <w:r w:rsidR="00B83E10">
      <w:rPr>
        <w:noProof/>
      </w:rPr>
      <w:t>1</w:t>
    </w:r>
    <w:r w:rsidR="00B83E10">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B2E99" w14:textId="77777777" w:rsidR="00656F76" w:rsidRDefault="00656F76" w:rsidP="003F648A">
      <w:pPr>
        <w:spacing w:after="0" w:line="240" w:lineRule="auto"/>
      </w:pPr>
      <w:r>
        <w:separator/>
      </w:r>
    </w:p>
  </w:footnote>
  <w:footnote w:type="continuationSeparator" w:id="0">
    <w:p w14:paraId="4334EF99" w14:textId="77777777" w:rsidR="00656F76" w:rsidRDefault="00656F76" w:rsidP="003F64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4AFE6" w14:textId="78559EB4" w:rsidR="00D12FBE" w:rsidRPr="00D12FBE" w:rsidRDefault="00D12FBE" w:rsidP="00D12FBE">
    <w:pPr>
      <w:pStyle w:val="Header"/>
      <w:tabs>
        <w:tab w:val="clear" w:pos="4680"/>
        <w:tab w:val="clear" w:pos="9360"/>
        <w:tab w:val="left" w:pos="1176"/>
      </w:tabs>
      <w:rPr>
        <w:szCs w:val="28"/>
      </w:rPr>
    </w:pPr>
    <w:r>
      <w:rPr>
        <w:szCs w:val="2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127CC" w14:textId="4885A2A0" w:rsidR="00D12FBE" w:rsidRPr="00D12FBE" w:rsidRDefault="004635EE" w:rsidP="00D12FBE">
    <w:pPr>
      <w:pStyle w:val="Header"/>
      <w:pBdr>
        <w:bottom w:val="thinThickSmallGap" w:sz="24" w:space="1" w:color="auto"/>
      </w:pBdr>
      <w:rPr>
        <w:szCs w:val="28"/>
      </w:rPr>
    </w:pPr>
    <w:r>
      <w:rPr>
        <w:szCs w:val="28"/>
      </w:rPr>
      <w:t>Xây dựng ứng dụng quản lí siêu thị min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305D8"/>
    <w:multiLevelType w:val="hybridMultilevel"/>
    <w:tmpl w:val="A468C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B297A"/>
    <w:multiLevelType w:val="hybridMultilevel"/>
    <w:tmpl w:val="D750A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F80DE3"/>
    <w:multiLevelType w:val="hybridMultilevel"/>
    <w:tmpl w:val="E3D03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1051D5"/>
    <w:multiLevelType w:val="hybridMultilevel"/>
    <w:tmpl w:val="22185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A17051"/>
    <w:multiLevelType w:val="hybridMultilevel"/>
    <w:tmpl w:val="A9AE2C02"/>
    <w:lvl w:ilvl="0" w:tplc="FB989154">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5" w15:restartNumberingAfterBreak="0">
    <w:nsid w:val="10EE3224"/>
    <w:multiLevelType w:val="hybridMultilevel"/>
    <w:tmpl w:val="AAD0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8F2238"/>
    <w:multiLevelType w:val="multilevel"/>
    <w:tmpl w:val="F0BAD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D87EE3"/>
    <w:multiLevelType w:val="hybridMultilevel"/>
    <w:tmpl w:val="62D28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E14E48"/>
    <w:multiLevelType w:val="hybridMultilevel"/>
    <w:tmpl w:val="79EE31A0"/>
    <w:lvl w:ilvl="0" w:tplc="5CEC5320">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9" w15:restartNumberingAfterBreak="0">
    <w:nsid w:val="18E834B4"/>
    <w:multiLevelType w:val="hybridMultilevel"/>
    <w:tmpl w:val="26CA7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A462A"/>
    <w:multiLevelType w:val="hybridMultilevel"/>
    <w:tmpl w:val="00B0C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1D3C63"/>
    <w:multiLevelType w:val="multilevel"/>
    <w:tmpl w:val="AFAE2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611DF2"/>
    <w:multiLevelType w:val="hybridMultilevel"/>
    <w:tmpl w:val="13840284"/>
    <w:lvl w:ilvl="0" w:tplc="04090001">
      <w:start w:val="1"/>
      <w:numFmt w:val="bullet"/>
      <w:lvlText w:val=""/>
      <w:lvlJc w:val="left"/>
      <w:pPr>
        <w:ind w:left="720" w:hanging="360"/>
      </w:pPr>
      <w:rPr>
        <w:rFonts w:ascii="Symbol" w:hAnsi="Symbol" w:hint="default"/>
      </w:rPr>
    </w:lvl>
    <w:lvl w:ilvl="1" w:tplc="3C9CBF24">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A9682D"/>
    <w:multiLevelType w:val="hybridMultilevel"/>
    <w:tmpl w:val="C2E4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955783"/>
    <w:multiLevelType w:val="hybridMultilevel"/>
    <w:tmpl w:val="FE860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EA4FD9"/>
    <w:multiLevelType w:val="hybridMultilevel"/>
    <w:tmpl w:val="DD4A1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9836A2"/>
    <w:multiLevelType w:val="multilevel"/>
    <w:tmpl w:val="578C3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9563C9"/>
    <w:multiLevelType w:val="hybridMultilevel"/>
    <w:tmpl w:val="C92C1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42233E"/>
    <w:multiLevelType w:val="hybridMultilevel"/>
    <w:tmpl w:val="74904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4E3FF9"/>
    <w:multiLevelType w:val="hybridMultilevel"/>
    <w:tmpl w:val="F0688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92761B"/>
    <w:multiLevelType w:val="hybridMultilevel"/>
    <w:tmpl w:val="7C02C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9A2513"/>
    <w:multiLevelType w:val="hybridMultilevel"/>
    <w:tmpl w:val="18ACF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B1384E"/>
    <w:multiLevelType w:val="hybridMultilevel"/>
    <w:tmpl w:val="A3884390"/>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15:restartNumberingAfterBreak="0">
    <w:nsid w:val="33B30F20"/>
    <w:multiLevelType w:val="hybridMultilevel"/>
    <w:tmpl w:val="E51E5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6A2E09"/>
    <w:multiLevelType w:val="hybridMultilevel"/>
    <w:tmpl w:val="56683B9A"/>
    <w:lvl w:ilvl="0" w:tplc="AE3A847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5" w15:restartNumberingAfterBreak="0">
    <w:nsid w:val="3FCF30BE"/>
    <w:multiLevelType w:val="hybridMultilevel"/>
    <w:tmpl w:val="56A2D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CA50A1"/>
    <w:multiLevelType w:val="hybridMultilevel"/>
    <w:tmpl w:val="EB2EF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74DA9"/>
    <w:multiLevelType w:val="hybridMultilevel"/>
    <w:tmpl w:val="5A282588"/>
    <w:lvl w:ilvl="0" w:tplc="11DEB982">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8" w15:restartNumberingAfterBreak="0">
    <w:nsid w:val="49BD0D81"/>
    <w:multiLevelType w:val="hybridMultilevel"/>
    <w:tmpl w:val="896C6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EE58DA"/>
    <w:multiLevelType w:val="multilevel"/>
    <w:tmpl w:val="F53CB092"/>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576" w:hanging="576"/>
      </w:pPr>
      <w:rPr>
        <w:rFonts w:ascii="Times New Roman" w:hAnsi="Times New Roman" w:hint="default"/>
        <w:b/>
        <w:i w:val="0"/>
        <w:sz w:val="26"/>
        <w:szCs w:val="26"/>
      </w:rPr>
    </w:lvl>
    <w:lvl w:ilvl="2">
      <w:start w:val="1"/>
      <w:numFmt w:val="decimal"/>
      <w:pStyle w:val="Heading3"/>
      <w:suff w:val="space"/>
      <w:lvlText w:val="%1.%2.%3"/>
      <w:lvlJc w:val="left"/>
      <w:pPr>
        <w:ind w:left="720" w:hanging="720"/>
      </w:pPr>
      <w:rPr>
        <w:rFonts w:ascii="Times New Roman" w:hAnsi="Times New Roman" w:hint="default"/>
        <w:b/>
        <w:i w:val="0"/>
        <w:caps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2E25DCC"/>
    <w:multiLevelType w:val="hybridMultilevel"/>
    <w:tmpl w:val="E51CEA48"/>
    <w:lvl w:ilvl="0" w:tplc="6B10D256">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31" w15:restartNumberingAfterBreak="0">
    <w:nsid w:val="54213333"/>
    <w:multiLevelType w:val="hybridMultilevel"/>
    <w:tmpl w:val="04383C48"/>
    <w:lvl w:ilvl="0" w:tplc="40901DF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32" w15:restartNumberingAfterBreak="0">
    <w:nsid w:val="552D5C6E"/>
    <w:multiLevelType w:val="hybridMultilevel"/>
    <w:tmpl w:val="675A8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434580A"/>
    <w:multiLevelType w:val="hybridMultilevel"/>
    <w:tmpl w:val="6C486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137318"/>
    <w:multiLevelType w:val="hybridMultilevel"/>
    <w:tmpl w:val="77440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AC181D"/>
    <w:multiLevelType w:val="hybridMultilevel"/>
    <w:tmpl w:val="AF82A296"/>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6" w15:restartNumberingAfterBreak="0">
    <w:nsid w:val="75A05ACA"/>
    <w:multiLevelType w:val="multilevel"/>
    <w:tmpl w:val="92428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27017055">
    <w:abstractNumId w:val="29"/>
  </w:num>
  <w:num w:numId="2" w16cid:durableId="57361903">
    <w:abstractNumId w:val="12"/>
  </w:num>
  <w:num w:numId="3" w16cid:durableId="849756558">
    <w:abstractNumId w:val="9"/>
  </w:num>
  <w:num w:numId="4" w16cid:durableId="1933197940">
    <w:abstractNumId w:val="22"/>
  </w:num>
  <w:num w:numId="5" w16cid:durableId="1271233770">
    <w:abstractNumId w:val="35"/>
  </w:num>
  <w:num w:numId="6" w16cid:durableId="1503859491">
    <w:abstractNumId w:val="34"/>
  </w:num>
  <w:num w:numId="7" w16cid:durableId="1019769608">
    <w:abstractNumId w:val="25"/>
  </w:num>
  <w:num w:numId="8" w16cid:durableId="837235545">
    <w:abstractNumId w:val="19"/>
  </w:num>
  <w:num w:numId="9" w16cid:durableId="613943556">
    <w:abstractNumId w:val="1"/>
  </w:num>
  <w:num w:numId="10" w16cid:durableId="884415132">
    <w:abstractNumId w:val="7"/>
  </w:num>
  <w:num w:numId="11" w16cid:durableId="20665785">
    <w:abstractNumId w:val="32"/>
  </w:num>
  <w:num w:numId="12" w16cid:durableId="1833980860">
    <w:abstractNumId w:val="15"/>
  </w:num>
  <w:num w:numId="13" w16cid:durableId="1959024825">
    <w:abstractNumId w:val="3"/>
  </w:num>
  <w:num w:numId="14" w16cid:durableId="1322007030">
    <w:abstractNumId w:val="33"/>
  </w:num>
  <w:num w:numId="15" w16cid:durableId="1534727263">
    <w:abstractNumId w:val="18"/>
  </w:num>
  <w:num w:numId="16" w16cid:durableId="567619064">
    <w:abstractNumId w:val="23"/>
  </w:num>
  <w:num w:numId="17" w16cid:durableId="699168619">
    <w:abstractNumId w:val="14"/>
  </w:num>
  <w:num w:numId="18" w16cid:durableId="1129401440">
    <w:abstractNumId w:val="28"/>
  </w:num>
  <w:num w:numId="19" w16cid:durableId="1656951575">
    <w:abstractNumId w:val="10"/>
  </w:num>
  <w:num w:numId="20" w16cid:durableId="1365789691">
    <w:abstractNumId w:val="21"/>
  </w:num>
  <w:num w:numId="21" w16cid:durableId="264923286">
    <w:abstractNumId w:val="0"/>
  </w:num>
  <w:num w:numId="22" w16cid:durableId="737246216">
    <w:abstractNumId w:val="13"/>
  </w:num>
  <w:num w:numId="23" w16cid:durableId="833228523">
    <w:abstractNumId w:val="5"/>
  </w:num>
  <w:num w:numId="24" w16cid:durableId="1613128965">
    <w:abstractNumId w:val="20"/>
  </w:num>
  <w:num w:numId="25" w16cid:durableId="1016922878">
    <w:abstractNumId w:val="2"/>
  </w:num>
  <w:num w:numId="26" w16cid:durableId="1256479750">
    <w:abstractNumId w:val="31"/>
  </w:num>
  <w:num w:numId="27" w16cid:durableId="886450757">
    <w:abstractNumId w:val="24"/>
  </w:num>
  <w:num w:numId="28" w16cid:durableId="171142944">
    <w:abstractNumId w:val="6"/>
  </w:num>
  <w:num w:numId="29" w16cid:durableId="993025090">
    <w:abstractNumId w:val="36"/>
  </w:num>
  <w:num w:numId="30" w16cid:durableId="324092670">
    <w:abstractNumId w:val="26"/>
  </w:num>
  <w:num w:numId="31" w16cid:durableId="433937831">
    <w:abstractNumId w:val="17"/>
  </w:num>
  <w:num w:numId="32" w16cid:durableId="1252617000">
    <w:abstractNumId w:val="30"/>
  </w:num>
  <w:num w:numId="33" w16cid:durableId="622425446">
    <w:abstractNumId w:val="27"/>
  </w:num>
  <w:num w:numId="34" w16cid:durableId="1465343473">
    <w:abstractNumId w:val="29"/>
  </w:num>
  <w:num w:numId="35" w16cid:durableId="1959337481">
    <w:abstractNumId w:val="29"/>
  </w:num>
  <w:num w:numId="36" w16cid:durableId="711534477">
    <w:abstractNumId w:val="4"/>
  </w:num>
  <w:num w:numId="37" w16cid:durableId="1034885579">
    <w:abstractNumId w:val="8"/>
  </w:num>
  <w:num w:numId="38" w16cid:durableId="1802729071">
    <w:abstractNumId w:val="11"/>
  </w:num>
  <w:num w:numId="39" w16cid:durableId="762916545">
    <w:abstractNumId w:val="16"/>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úc Minh Trương Truyền">
    <w15:presenceInfo w15:providerId="Windows Live" w15:userId="345bae43453a7e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48A"/>
    <w:rsid w:val="000069C0"/>
    <w:rsid w:val="00006CD8"/>
    <w:rsid w:val="0001661A"/>
    <w:rsid w:val="00020852"/>
    <w:rsid w:val="0002743F"/>
    <w:rsid w:val="00031CB3"/>
    <w:rsid w:val="00037AB7"/>
    <w:rsid w:val="00044377"/>
    <w:rsid w:val="0004716C"/>
    <w:rsid w:val="00056F6A"/>
    <w:rsid w:val="00072B6D"/>
    <w:rsid w:val="0008726C"/>
    <w:rsid w:val="000B328C"/>
    <w:rsid w:val="000B6B3C"/>
    <w:rsid w:val="000D10A2"/>
    <w:rsid w:val="000D1C74"/>
    <w:rsid w:val="000D6226"/>
    <w:rsid w:val="000D6278"/>
    <w:rsid w:val="000E2FEA"/>
    <w:rsid w:val="000F3B7A"/>
    <w:rsid w:val="00111833"/>
    <w:rsid w:val="00112975"/>
    <w:rsid w:val="00120C43"/>
    <w:rsid w:val="00122C61"/>
    <w:rsid w:val="00145E4E"/>
    <w:rsid w:val="001463F9"/>
    <w:rsid w:val="00152408"/>
    <w:rsid w:val="001530CE"/>
    <w:rsid w:val="001646C8"/>
    <w:rsid w:val="00166B80"/>
    <w:rsid w:val="001828A8"/>
    <w:rsid w:val="00187CC1"/>
    <w:rsid w:val="00192F6C"/>
    <w:rsid w:val="00195CEE"/>
    <w:rsid w:val="001A0C9D"/>
    <w:rsid w:val="001B4AA1"/>
    <w:rsid w:val="001D16B5"/>
    <w:rsid w:val="001D3CFF"/>
    <w:rsid w:val="001D5E42"/>
    <w:rsid w:val="001E10CD"/>
    <w:rsid w:val="001E308D"/>
    <w:rsid w:val="001F4991"/>
    <w:rsid w:val="002024BD"/>
    <w:rsid w:val="00203E98"/>
    <w:rsid w:val="00205F22"/>
    <w:rsid w:val="002071EB"/>
    <w:rsid w:val="00220BAD"/>
    <w:rsid w:val="002273E3"/>
    <w:rsid w:val="0022798A"/>
    <w:rsid w:val="002375AA"/>
    <w:rsid w:val="002378FE"/>
    <w:rsid w:val="0024479A"/>
    <w:rsid w:val="002478A4"/>
    <w:rsid w:val="00251B99"/>
    <w:rsid w:val="00260BD7"/>
    <w:rsid w:val="002675C3"/>
    <w:rsid w:val="00271EAE"/>
    <w:rsid w:val="00275394"/>
    <w:rsid w:val="00280A9D"/>
    <w:rsid w:val="00281BEA"/>
    <w:rsid w:val="002930E8"/>
    <w:rsid w:val="002956F8"/>
    <w:rsid w:val="0029784F"/>
    <w:rsid w:val="002A222D"/>
    <w:rsid w:val="002A58BE"/>
    <w:rsid w:val="002A61EC"/>
    <w:rsid w:val="002C1666"/>
    <w:rsid w:val="002D1319"/>
    <w:rsid w:val="002E3061"/>
    <w:rsid w:val="002E33E5"/>
    <w:rsid w:val="002E363B"/>
    <w:rsid w:val="002E4069"/>
    <w:rsid w:val="002E5907"/>
    <w:rsid w:val="002F5BAD"/>
    <w:rsid w:val="00303344"/>
    <w:rsid w:val="0030444B"/>
    <w:rsid w:val="00311827"/>
    <w:rsid w:val="00314E65"/>
    <w:rsid w:val="003204F1"/>
    <w:rsid w:val="00326ABC"/>
    <w:rsid w:val="003333F2"/>
    <w:rsid w:val="003362B4"/>
    <w:rsid w:val="00364E23"/>
    <w:rsid w:val="00366CFC"/>
    <w:rsid w:val="00371C99"/>
    <w:rsid w:val="003905E0"/>
    <w:rsid w:val="00395B70"/>
    <w:rsid w:val="003B662A"/>
    <w:rsid w:val="003C3C66"/>
    <w:rsid w:val="003C68B6"/>
    <w:rsid w:val="003D3CFC"/>
    <w:rsid w:val="003E2309"/>
    <w:rsid w:val="003E436E"/>
    <w:rsid w:val="003E5404"/>
    <w:rsid w:val="003F1137"/>
    <w:rsid w:val="003F648A"/>
    <w:rsid w:val="00402B17"/>
    <w:rsid w:val="004118FB"/>
    <w:rsid w:val="00420298"/>
    <w:rsid w:val="0043285C"/>
    <w:rsid w:val="00433808"/>
    <w:rsid w:val="00437676"/>
    <w:rsid w:val="004450A9"/>
    <w:rsid w:val="00447873"/>
    <w:rsid w:val="00447B36"/>
    <w:rsid w:val="00447FE9"/>
    <w:rsid w:val="00457910"/>
    <w:rsid w:val="004635EE"/>
    <w:rsid w:val="00474F9C"/>
    <w:rsid w:val="0048173F"/>
    <w:rsid w:val="004841DB"/>
    <w:rsid w:val="004862F4"/>
    <w:rsid w:val="00492738"/>
    <w:rsid w:val="004B0032"/>
    <w:rsid w:val="004B2625"/>
    <w:rsid w:val="004E1B68"/>
    <w:rsid w:val="004E726E"/>
    <w:rsid w:val="005002F0"/>
    <w:rsid w:val="00500C84"/>
    <w:rsid w:val="005075C3"/>
    <w:rsid w:val="00512F9D"/>
    <w:rsid w:val="00522A42"/>
    <w:rsid w:val="005235E7"/>
    <w:rsid w:val="005364E0"/>
    <w:rsid w:val="005370F0"/>
    <w:rsid w:val="00537DEC"/>
    <w:rsid w:val="00541D26"/>
    <w:rsid w:val="00543C5F"/>
    <w:rsid w:val="0056094A"/>
    <w:rsid w:val="00560AEF"/>
    <w:rsid w:val="00572043"/>
    <w:rsid w:val="005741F3"/>
    <w:rsid w:val="00576B82"/>
    <w:rsid w:val="00584280"/>
    <w:rsid w:val="00584483"/>
    <w:rsid w:val="0059228A"/>
    <w:rsid w:val="00592E02"/>
    <w:rsid w:val="00595C08"/>
    <w:rsid w:val="00597A5B"/>
    <w:rsid w:val="005A0360"/>
    <w:rsid w:val="005B7CDE"/>
    <w:rsid w:val="005C20F0"/>
    <w:rsid w:val="005C48E7"/>
    <w:rsid w:val="005D605A"/>
    <w:rsid w:val="005E20FB"/>
    <w:rsid w:val="005E3F7A"/>
    <w:rsid w:val="005E7F2F"/>
    <w:rsid w:val="005F16D7"/>
    <w:rsid w:val="00600031"/>
    <w:rsid w:val="00605253"/>
    <w:rsid w:val="006248A9"/>
    <w:rsid w:val="00633201"/>
    <w:rsid w:val="0064073F"/>
    <w:rsid w:val="00640A16"/>
    <w:rsid w:val="00647F8E"/>
    <w:rsid w:val="00656F76"/>
    <w:rsid w:val="00662CE2"/>
    <w:rsid w:val="00666B12"/>
    <w:rsid w:val="00676F9E"/>
    <w:rsid w:val="00695D82"/>
    <w:rsid w:val="00697F5E"/>
    <w:rsid w:val="006A299A"/>
    <w:rsid w:val="006A54C1"/>
    <w:rsid w:val="006C4713"/>
    <w:rsid w:val="006C494F"/>
    <w:rsid w:val="006E0E21"/>
    <w:rsid w:val="006E19E1"/>
    <w:rsid w:val="006F5D8D"/>
    <w:rsid w:val="00714C43"/>
    <w:rsid w:val="007174AD"/>
    <w:rsid w:val="00730260"/>
    <w:rsid w:val="0073289C"/>
    <w:rsid w:val="00733A16"/>
    <w:rsid w:val="00751951"/>
    <w:rsid w:val="00765C6E"/>
    <w:rsid w:val="00777A1A"/>
    <w:rsid w:val="00784CCD"/>
    <w:rsid w:val="007B4896"/>
    <w:rsid w:val="007B63C7"/>
    <w:rsid w:val="007C0B4A"/>
    <w:rsid w:val="007C0DC1"/>
    <w:rsid w:val="007E0206"/>
    <w:rsid w:val="007E6A83"/>
    <w:rsid w:val="007F03F0"/>
    <w:rsid w:val="007F2E4D"/>
    <w:rsid w:val="007F74F8"/>
    <w:rsid w:val="00801FC3"/>
    <w:rsid w:val="00807071"/>
    <w:rsid w:val="00807EFF"/>
    <w:rsid w:val="00812F64"/>
    <w:rsid w:val="00827A89"/>
    <w:rsid w:val="0083322C"/>
    <w:rsid w:val="008341E8"/>
    <w:rsid w:val="00840054"/>
    <w:rsid w:val="00854D52"/>
    <w:rsid w:val="0087290D"/>
    <w:rsid w:val="00883A15"/>
    <w:rsid w:val="008C71F4"/>
    <w:rsid w:val="008E623B"/>
    <w:rsid w:val="008F245F"/>
    <w:rsid w:val="008F2835"/>
    <w:rsid w:val="00903B6D"/>
    <w:rsid w:val="009064FF"/>
    <w:rsid w:val="00914D27"/>
    <w:rsid w:val="00924DD5"/>
    <w:rsid w:val="00937FCF"/>
    <w:rsid w:val="00941EA3"/>
    <w:rsid w:val="00942A48"/>
    <w:rsid w:val="00945C60"/>
    <w:rsid w:val="00946CEC"/>
    <w:rsid w:val="00954E9B"/>
    <w:rsid w:val="009560A5"/>
    <w:rsid w:val="00960516"/>
    <w:rsid w:val="00963525"/>
    <w:rsid w:val="009636F5"/>
    <w:rsid w:val="009671AE"/>
    <w:rsid w:val="00972ABE"/>
    <w:rsid w:val="00980CF0"/>
    <w:rsid w:val="00981282"/>
    <w:rsid w:val="00982AC1"/>
    <w:rsid w:val="009863AE"/>
    <w:rsid w:val="00992FE2"/>
    <w:rsid w:val="009A7A63"/>
    <w:rsid w:val="009B2B05"/>
    <w:rsid w:val="009B4574"/>
    <w:rsid w:val="009D1BF3"/>
    <w:rsid w:val="009E1B29"/>
    <w:rsid w:val="009E7BB2"/>
    <w:rsid w:val="00A05696"/>
    <w:rsid w:val="00A12766"/>
    <w:rsid w:val="00A1371C"/>
    <w:rsid w:val="00A13BB7"/>
    <w:rsid w:val="00A170EA"/>
    <w:rsid w:val="00A25615"/>
    <w:rsid w:val="00A33E65"/>
    <w:rsid w:val="00A41097"/>
    <w:rsid w:val="00A43F9E"/>
    <w:rsid w:val="00A4505D"/>
    <w:rsid w:val="00A57F68"/>
    <w:rsid w:val="00A663F2"/>
    <w:rsid w:val="00A667A8"/>
    <w:rsid w:val="00A77C6F"/>
    <w:rsid w:val="00A81213"/>
    <w:rsid w:val="00A84E51"/>
    <w:rsid w:val="00A905F9"/>
    <w:rsid w:val="00A934BF"/>
    <w:rsid w:val="00AA043F"/>
    <w:rsid w:val="00AA4B03"/>
    <w:rsid w:val="00AA5609"/>
    <w:rsid w:val="00AA6AD2"/>
    <w:rsid w:val="00AA73C4"/>
    <w:rsid w:val="00AB2A61"/>
    <w:rsid w:val="00AD7AE0"/>
    <w:rsid w:val="00AE0D7B"/>
    <w:rsid w:val="00AE4D82"/>
    <w:rsid w:val="00AF086F"/>
    <w:rsid w:val="00AF63FB"/>
    <w:rsid w:val="00B078C6"/>
    <w:rsid w:val="00B153E9"/>
    <w:rsid w:val="00B1683F"/>
    <w:rsid w:val="00B25BC8"/>
    <w:rsid w:val="00B30F37"/>
    <w:rsid w:val="00B30FBC"/>
    <w:rsid w:val="00B43C6A"/>
    <w:rsid w:val="00B44F47"/>
    <w:rsid w:val="00B50766"/>
    <w:rsid w:val="00B5751C"/>
    <w:rsid w:val="00B60566"/>
    <w:rsid w:val="00B7031A"/>
    <w:rsid w:val="00B76247"/>
    <w:rsid w:val="00B76797"/>
    <w:rsid w:val="00B81968"/>
    <w:rsid w:val="00B83E10"/>
    <w:rsid w:val="00B854B1"/>
    <w:rsid w:val="00B95D62"/>
    <w:rsid w:val="00B979FC"/>
    <w:rsid w:val="00BA01B1"/>
    <w:rsid w:val="00BC50DA"/>
    <w:rsid w:val="00BC6AD8"/>
    <w:rsid w:val="00BD2C54"/>
    <w:rsid w:val="00BD5A4E"/>
    <w:rsid w:val="00BE140C"/>
    <w:rsid w:val="00BE60AB"/>
    <w:rsid w:val="00BF00D2"/>
    <w:rsid w:val="00BF1D2E"/>
    <w:rsid w:val="00BF324C"/>
    <w:rsid w:val="00BF4D25"/>
    <w:rsid w:val="00C0409D"/>
    <w:rsid w:val="00C0581A"/>
    <w:rsid w:val="00C060B1"/>
    <w:rsid w:val="00C06BF5"/>
    <w:rsid w:val="00C06CE9"/>
    <w:rsid w:val="00C151A2"/>
    <w:rsid w:val="00C16CE4"/>
    <w:rsid w:val="00C35747"/>
    <w:rsid w:val="00C42E52"/>
    <w:rsid w:val="00C45A1D"/>
    <w:rsid w:val="00C5500B"/>
    <w:rsid w:val="00C5698C"/>
    <w:rsid w:val="00C67D46"/>
    <w:rsid w:val="00C70A22"/>
    <w:rsid w:val="00C747BC"/>
    <w:rsid w:val="00C76B97"/>
    <w:rsid w:val="00CA42EA"/>
    <w:rsid w:val="00CC51DB"/>
    <w:rsid w:val="00CC5E87"/>
    <w:rsid w:val="00CD0BDF"/>
    <w:rsid w:val="00CD6E5B"/>
    <w:rsid w:val="00CE7361"/>
    <w:rsid w:val="00CE79D7"/>
    <w:rsid w:val="00D11753"/>
    <w:rsid w:val="00D12FBE"/>
    <w:rsid w:val="00D14F56"/>
    <w:rsid w:val="00D23D83"/>
    <w:rsid w:val="00D32D24"/>
    <w:rsid w:val="00D41DEC"/>
    <w:rsid w:val="00D46AEE"/>
    <w:rsid w:val="00D50A31"/>
    <w:rsid w:val="00D52604"/>
    <w:rsid w:val="00D54E8D"/>
    <w:rsid w:val="00D658EB"/>
    <w:rsid w:val="00D670CA"/>
    <w:rsid w:val="00D76981"/>
    <w:rsid w:val="00D80437"/>
    <w:rsid w:val="00D82779"/>
    <w:rsid w:val="00D851D8"/>
    <w:rsid w:val="00D91D34"/>
    <w:rsid w:val="00DA4AE4"/>
    <w:rsid w:val="00DB675B"/>
    <w:rsid w:val="00DD1210"/>
    <w:rsid w:val="00DD503B"/>
    <w:rsid w:val="00DD512C"/>
    <w:rsid w:val="00DD6F2C"/>
    <w:rsid w:val="00DE5734"/>
    <w:rsid w:val="00DE68B7"/>
    <w:rsid w:val="00DF38A7"/>
    <w:rsid w:val="00DF46EB"/>
    <w:rsid w:val="00DF61DE"/>
    <w:rsid w:val="00E029E9"/>
    <w:rsid w:val="00E1363D"/>
    <w:rsid w:val="00E24183"/>
    <w:rsid w:val="00E3732D"/>
    <w:rsid w:val="00E5463C"/>
    <w:rsid w:val="00E550B4"/>
    <w:rsid w:val="00E74514"/>
    <w:rsid w:val="00E745F5"/>
    <w:rsid w:val="00E800A5"/>
    <w:rsid w:val="00E85980"/>
    <w:rsid w:val="00E86746"/>
    <w:rsid w:val="00E97186"/>
    <w:rsid w:val="00EC369D"/>
    <w:rsid w:val="00ED0508"/>
    <w:rsid w:val="00ED4C05"/>
    <w:rsid w:val="00EE1F99"/>
    <w:rsid w:val="00EE2493"/>
    <w:rsid w:val="00EE515D"/>
    <w:rsid w:val="00EF02AF"/>
    <w:rsid w:val="00EF4152"/>
    <w:rsid w:val="00EF5A77"/>
    <w:rsid w:val="00F02BB7"/>
    <w:rsid w:val="00F106AD"/>
    <w:rsid w:val="00F154F6"/>
    <w:rsid w:val="00F15B31"/>
    <w:rsid w:val="00F316B0"/>
    <w:rsid w:val="00F34174"/>
    <w:rsid w:val="00F423B8"/>
    <w:rsid w:val="00F43BFD"/>
    <w:rsid w:val="00F4716D"/>
    <w:rsid w:val="00F57DF5"/>
    <w:rsid w:val="00F71E17"/>
    <w:rsid w:val="00F92EDC"/>
    <w:rsid w:val="00FA3835"/>
    <w:rsid w:val="00FD0F9F"/>
    <w:rsid w:val="00FD7C8C"/>
    <w:rsid w:val="00FE52D2"/>
    <w:rsid w:val="00FF7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055106"/>
  <w15:chartTrackingRefBased/>
  <w15:docId w15:val="{226A42CC-F83A-41ED-9DBF-3D2F135B4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48A"/>
    <w:pPr>
      <w:spacing w:line="259" w:lineRule="auto"/>
    </w:pPr>
    <w:rPr>
      <w:rFonts w:ascii="Times New Roman" w:hAnsi="Times New Roman"/>
      <w:kern w:val="0"/>
      <w:sz w:val="28"/>
      <w:szCs w:val="22"/>
      <w14:ligatures w14:val="none"/>
    </w:rPr>
  </w:style>
  <w:style w:type="paragraph" w:styleId="Heading1">
    <w:name w:val="heading 1"/>
    <w:basedOn w:val="Normal"/>
    <w:next w:val="Normal"/>
    <w:link w:val="Heading1Char"/>
    <w:uiPriority w:val="9"/>
    <w:qFormat/>
    <w:rsid w:val="00765C6E"/>
    <w:pPr>
      <w:keepNext/>
      <w:keepLines/>
      <w:numPr>
        <w:numId w:val="1"/>
      </w:numPr>
      <w:spacing w:before="120" w:after="120" w:line="360" w:lineRule="auto"/>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B153E9"/>
    <w:pPr>
      <w:keepNext/>
      <w:keepLines/>
      <w:numPr>
        <w:ilvl w:val="1"/>
        <w:numId w:val="1"/>
      </w:numPr>
      <w:spacing w:before="120" w:after="120" w:line="360" w:lineRule="auto"/>
      <w:outlineLvl w:val="1"/>
    </w:pPr>
    <w:rPr>
      <w:rFonts w:eastAsiaTheme="majorEastAsia" w:cstheme="majorBidi"/>
      <w:b/>
      <w:color w:val="000000" w:themeColor="text1"/>
      <w:sz w:val="26"/>
      <w:szCs w:val="32"/>
    </w:rPr>
  </w:style>
  <w:style w:type="paragraph" w:styleId="Heading3">
    <w:name w:val="heading 3"/>
    <w:basedOn w:val="Normal"/>
    <w:next w:val="Normal"/>
    <w:link w:val="Heading3Char"/>
    <w:uiPriority w:val="9"/>
    <w:unhideWhenUsed/>
    <w:qFormat/>
    <w:rsid w:val="00B153E9"/>
    <w:pPr>
      <w:keepNext/>
      <w:keepLines/>
      <w:numPr>
        <w:ilvl w:val="2"/>
        <w:numId w:val="1"/>
      </w:numPr>
      <w:spacing w:before="120" w:after="120" w:line="360" w:lineRule="auto"/>
      <w:outlineLvl w:val="2"/>
    </w:pPr>
    <w:rPr>
      <w:rFonts w:eastAsiaTheme="majorEastAsia" w:cstheme="majorBidi"/>
      <w:b/>
      <w:color w:val="000000" w:themeColor="text1"/>
      <w:sz w:val="26"/>
      <w:szCs w:val="28"/>
    </w:rPr>
  </w:style>
  <w:style w:type="paragraph" w:styleId="Heading4">
    <w:name w:val="heading 4"/>
    <w:basedOn w:val="Normal"/>
    <w:next w:val="Normal"/>
    <w:link w:val="Heading4Char"/>
    <w:uiPriority w:val="9"/>
    <w:unhideWhenUsed/>
    <w:qFormat/>
    <w:rsid w:val="007174AD"/>
    <w:pPr>
      <w:keepNext/>
      <w:keepLines/>
      <w:numPr>
        <w:ilvl w:val="3"/>
        <w:numId w:val="1"/>
      </w:numPr>
      <w:spacing w:before="120" w:after="120" w:line="360" w:lineRule="auto"/>
      <w:outlineLvl w:val="3"/>
    </w:pPr>
    <w:rPr>
      <w:rFonts w:eastAsiaTheme="majorEastAsia" w:cstheme="majorBidi"/>
      <w:i/>
      <w:iCs/>
      <w:color w:val="000000" w:themeColor="text1"/>
      <w:sz w:val="26"/>
    </w:rPr>
  </w:style>
  <w:style w:type="paragraph" w:styleId="Heading5">
    <w:name w:val="heading 5"/>
    <w:basedOn w:val="Normal"/>
    <w:next w:val="Normal"/>
    <w:link w:val="Heading5Char"/>
    <w:uiPriority w:val="9"/>
    <w:semiHidden/>
    <w:unhideWhenUsed/>
    <w:qFormat/>
    <w:rsid w:val="003F648A"/>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F648A"/>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F648A"/>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F648A"/>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F648A"/>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C6E"/>
    <w:rPr>
      <w:rFonts w:ascii="Times New Roman" w:eastAsiaTheme="majorEastAsia" w:hAnsi="Times New Roman" w:cstheme="majorBidi"/>
      <w:b/>
      <w:color w:val="000000" w:themeColor="text1"/>
      <w:kern w:val="0"/>
      <w:sz w:val="28"/>
      <w:szCs w:val="40"/>
      <w14:ligatures w14:val="none"/>
    </w:rPr>
  </w:style>
  <w:style w:type="character" w:customStyle="1" w:styleId="Heading2Char">
    <w:name w:val="Heading 2 Char"/>
    <w:basedOn w:val="DefaultParagraphFont"/>
    <w:link w:val="Heading2"/>
    <w:uiPriority w:val="9"/>
    <w:rsid w:val="00B153E9"/>
    <w:rPr>
      <w:rFonts w:ascii="Times New Roman" w:eastAsiaTheme="majorEastAsia" w:hAnsi="Times New Roman" w:cstheme="majorBidi"/>
      <w:b/>
      <w:color w:val="000000" w:themeColor="text1"/>
      <w:kern w:val="0"/>
      <w:sz w:val="26"/>
      <w:szCs w:val="32"/>
      <w14:ligatures w14:val="none"/>
    </w:rPr>
  </w:style>
  <w:style w:type="character" w:customStyle="1" w:styleId="Heading3Char">
    <w:name w:val="Heading 3 Char"/>
    <w:basedOn w:val="DefaultParagraphFont"/>
    <w:link w:val="Heading3"/>
    <w:uiPriority w:val="9"/>
    <w:rsid w:val="00B153E9"/>
    <w:rPr>
      <w:rFonts w:ascii="Times New Roman" w:eastAsiaTheme="majorEastAsia" w:hAnsi="Times New Roman" w:cstheme="majorBidi"/>
      <w:b/>
      <w:color w:val="000000" w:themeColor="text1"/>
      <w:kern w:val="0"/>
      <w:sz w:val="26"/>
      <w:szCs w:val="28"/>
      <w14:ligatures w14:val="none"/>
    </w:rPr>
  </w:style>
  <w:style w:type="character" w:customStyle="1" w:styleId="Heading4Char">
    <w:name w:val="Heading 4 Char"/>
    <w:basedOn w:val="DefaultParagraphFont"/>
    <w:link w:val="Heading4"/>
    <w:uiPriority w:val="9"/>
    <w:rsid w:val="007174AD"/>
    <w:rPr>
      <w:rFonts w:ascii="Times New Roman" w:eastAsiaTheme="majorEastAsia" w:hAnsi="Times New Roman" w:cstheme="majorBidi"/>
      <w:i/>
      <w:iCs/>
      <w:color w:val="000000" w:themeColor="text1"/>
      <w:kern w:val="0"/>
      <w:sz w:val="26"/>
      <w:szCs w:val="22"/>
      <w14:ligatures w14:val="none"/>
    </w:rPr>
  </w:style>
  <w:style w:type="character" w:customStyle="1" w:styleId="Heading5Char">
    <w:name w:val="Heading 5 Char"/>
    <w:basedOn w:val="DefaultParagraphFont"/>
    <w:link w:val="Heading5"/>
    <w:uiPriority w:val="9"/>
    <w:semiHidden/>
    <w:rsid w:val="003F648A"/>
    <w:rPr>
      <w:rFonts w:ascii="Times New Roman" w:eastAsiaTheme="majorEastAsia" w:hAnsi="Times New Roman" w:cstheme="majorBidi"/>
      <w:color w:val="2F5496" w:themeColor="accent1" w:themeShade="BF"/>
      <w:kern w:val="0"/>
      <w:sz w:val="28"/>
      <w:szCs w:val="22"/>
      <w14:ligatures w14:val="none"/>
    </w:rPr>
  </w:style>
  <w:style w:type="character" w:customStyle="1" w:styleId="Heading6Char">
    <w:name w:val="Heading 6 Char"/>
    <w:basedOn w:val="DefaultParagraphFont"/>
    <w:link w:val="Heading6"/>
    <w:uiPriority w:val="9"/>
    <w:semiHidden/>
    <w:rsid w:val="003F648A"/>
    <w:rPr>
      <w:rFonts w:ascii="Times New Roman" w:eastAsiaTheme="majorEastAsia" w:hAnsi="Times New Roman" w:cstheme="majorBidi"/>
      <w:i/>
      <w:iCs/>
      <w:color w:val="595959" w:themeColor="text1" w:themeTint="A6"/>
      <w:kern w:val="0"/>
      <w:sz w:val="28"/>
      <w:szCs w:val="22"/>
      <w14:ligatures w14:val="none"/>
    </w:rPr>
  </w:style>
  <w:style w:type="character" w:customStyle="1" w:styleId="Heading7Char">
    <w:name w:val="Heading 7 Char"/>
    <w:basedOn w:val="DefaultParagraphFont"/>
    <w:link w:val="Heading7"/>
    <w:uiPriority w:val="9"/>
    <w:semiHidden/>
    <w:rsid w:val="003F648A"/>
    <w:rPr>
      <w:rFonts w:ascii="Times New Roman" w:eastAsiaTheme="majorEastAsia" w:hAnsi="Times New Roman" w:cstheme="majorBidi"/>
      <w:color w:val="595959" w:themeColor="text1" w:themeTint="A6"/>
      <w:kern w:val="0"/>
      <w:sz w:val="28"/>
      <w:szCs w:val="22"/>
      <w14:ligatures w14:val="none"/>
    </w:rPr>
  </w:style>
  <w:style w:type="character" w:customStyle="1" w:styleId="Heading8Char">
    <w:name w:val="Heading 8 Char"/>
    <w:basedOn w:val="DefaultParagraphFont"/>
    <w:link w:val="Heading8"/>
    <w:uiPriority w:val="9"/>
    <w:semiHidden/>
    <w:rsid w:val="003F648A"/>
    <w:rPr>
      <w:rFonts w:ascii="Times New Roman" w:eastAsiaTheme="majorEastAsia" w:hAnsi="Times New Roman" w:cstheme="majorBidi"/>
      <w:i/>
      <w:iCs/>
      <w:color w:val="272727" w:themeColor="text1" w:themeTint="D8"/>
      <w:kern w:val="0"/>
      <w:sz w:val="28"/>
      <w:szCs w:val="22"/>
      <w14:ligatures w14:val="none"/>
    </w:rPr>
  </w:style>
  <w:style w:type="character" w:customStyle="1" w:styleId="Heading9Char">
    <w:name w:val="Heading 9 Char"/>
    <w:basedOn w:val="DefaultParagraphFont"/>
    <w:link w:val="Heading9"/>
    <w:uiPriority w:val="9"/>
    <w:semiHidden/>
    <w:rsid w:val="003F648A"/>
    <w:rPr>
      <w:rFonts w:ascii="Times New Roman" w:eastAsiaTheme="majorEastAsia" w:hAnsi="Times New Roman" w:cstheme="majorBidi"/>
      <w:color w:val="272727" w:themeColor="text1" w:themeTint="D8"/>
      <w:kern w:val="0"/>
      <w:sz w:val="28"/>
      <w:szCs w:val="22"/>
      <w14:ligatures w14:val="none"/>
    </w:rPr>
  </w:style>
  <w:style w:type="paragraph" w:styleId="Title">
    <w:name w:val="Title"/>
    <w:basedOn w:val="Normal"/>
    <w:next w:val="Normal"/>
    <w:link w:val="TitleChar"/>
    <w:uiPriority w:val="10"/>
    <w:qFormat/>
    <w:rsid w:val="003F64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64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648A"/>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3F64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F648A"/>
    <w:pPr>
      <w:spacing w:before="160"/>
      <w:jc w:val="center"/>
    </w:pPr>
    <w:rPr>
      <w:i/>
      <w:iCs/>
      <w:color w:val="404040" w:themeColor="text1" w:themeTint="BF"/>
    </w:rPr>
  </w:style>
  <w:style w:type="character" w:customStyle="1" w:styleId="QuoteChar">
    <w:name w:val="Quote Char"/>
    <w:basedOn w:val="DefaultParagraphFont"/>
    <w:link w:val="Quote"/>
    <w:uiPriority w:val="29"/>
    <w:rsid w:val="003F648A"/>
    <w:rPr>
      <w:i/>
      <w:iCs/>
      <w:color w:val="404040" w:themeColor="text1" w:themeTint="BF"/>
    </w:rPr>
  </w:style>
  <w:style w:type="paragraph" w:styleId="ListParagraph">
    <w:name w:val="List Paragraph"/>
    <w:basedOn w:val="Normal"/>
    <w:uiPriority w:val="34"/>
    <w:qFormat/>
    <w:rsid w:val="003F648A"/>
    <w:pPr>
      <w:ind w:left="720"/>
      <w:contextualSpacing/>
    </w:pPr>
  </w:style>
  <w:style w:type="character" w:styleId="IntenseEmphasis">
    <w:name w:val="Intense Emphasis"/>
    <w:basedOn w:val="DefaultParagraphFont"/>
    <w:uiPriority w:val="21"/>
    <w:qFormat/>
    <w:rsid w:val="003F648A"/>
    <w:rPr>
      <w:i/>
      <w:iCs/>
      <w:color w:val="2F5496" w:themeColor="accent1" w:themeShade="BF"/>
    </w:rPr>
  </w:style>
  <w:style w:type="paragraph" w:styleId="IntenseQuote">
    <w:name w:val="Intense Quote"/>
    <w:basedOn w:val="Normal"/>
    <w:next w:val="Normal"/>
    <w:link w:val="IntenseQuoteChar"/>
    <w:uiPriority w:val="30"/>
    <w:qFormat/>
    <w:rsid w:val="003F64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F648A"/>
    <w:rPr>
      <w:i/>
      <w:iCs/>
      <w:color w:val="2F5496" w:themeColor="accent1" w:themeShade="BF"/>
    </w:rPr>
  </w:style>
  <w:style w:type="character" w:styleId="IntenseReference">
    <w:name w:val="Intense Reference"/>
    <w:basedOn w:val="DefaultParagraphFont"/>
    <w:uiPriority w:val="32"/>
    <w:qFormat/>
    <w:rsid w:val="003F648A"/>
    <w:rPr>
      <w:b/>
      <w:bCs/>
      <w:smallCaps/>
      <w:color w:val="2F5496" w:themeColor="accent1" w:themeShade="BF"/>
      <w:spacing w:val="5"/>
    </w:rPr>
  </w:style>
  <w:style w:type="paragraph" w:styleId="Header">
    <w:name w:val="header"/>
    <w:basedOn w:val="Normal"/>
    <w:link w:val="HeaderChar"/>
    <w:uiPriority w:val="99"/>
    <w:unhideWhenUsed/>
    <w:rsid w:val="003F64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648A"/>
    <w:rPr>
      <w:rFonts w:ascii="Times New Roman" w:hAnsi="Times New Roman"/>
      <w:kern w:val="0"/>
      <w:sz w:val="28"/>
      <w:szCs w:val="22"/>
      <w14:ligatures w14:val="none"/>
    </w:rPr>
  </w:style>
  <w:style w:type="paragraph" w:styleId="Footer">
    <w:name w:val="footer"/>
    <w:basedOn w:val="Normal"/>
    <w:link w:val="FooterChar"/>
    <w:uiPriority w:val="99"/>
    <w:unhideWhenUsed/>
    <w:rsid w:val="003F64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648A"/>
    <w:rPr>
      <w:rFonts w:ascii="Times New Roman" w:hAnsi="Times New Roman"/>
      <w:kern w:val="0"/>
      <w:sz w:val="28"/>
      <w:szCs w:val="22"/>
      <w14:ligatures w14:val="none"/>
    </w:rPr>
  </w:style>
  <w:style w:type="table" w:styleId="TableGrid">
    <w:name w:val="Table Grid"/>
    <w:basedOn w:val="TableNormal"/>
    <w:uiPriority w:val="39"/>
    <w:rsid w:val="003F6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07EFF"/>
    <w:pPr>
      <w:spacing w:after="120" w:line="360" w:lineRule="auto"/>
    </w:pPr>
    <w:rPr>
      <w:b/>
      <w:sz w:val="26"/>
    </w:rPr>
  </w:style>
  <w:style w:type="paragraph" w:styleId="TOC2">
    <w:name w:val="toc 2"/>
    <w:basedOn w:val="Normal"/>
    <w:next w:val="Normal"/>
    <w:autoRedefine/>
    <w:uiPriority w:val="39"/>
    <w:unhideWhenUsed/>
    <w:rsid w:val="00807EFF"/>
    <w:pPr>
      <w:spacing w:after="120" w:line="360" w:lineRule="auto"/>
      <w:ind w:left="274"/>
    </w:pPr>
    <w:rPr>
      <w:sz w:val="26"/>
    </w:rPr>
  </w:style>
  <w:style w:type="paragraph" w:styleId="TOC3">
    <w:name w:val="toc 3"/>
    <w:basedOn w:val="Normal"/>
    <w:next w:val="Normal"/>
    <w:autoRedefine/>
    <w:uiPriority w:val="39"/>
    <w:unhideWhenUsed/>
    <w:rsid w:val="00807EFF"/>
    <w:pPr>
      <w:spacing w:after="120" w:line="360" w:lineRule="auto"/>
      <w:ind w:left="562"/>
    </w:pPr>
    <w:rPr>
      <w:sz w:val="26"/>
    </w:rPr>
  </w:style>
  <w:style w:type="paragraph" w:styleId="TOC4">
    <w:name w:val="toc 4"/>
    <w:basedOn w:val="Normal"/>
    <w:next w:val="Normal"/>
    <w:autoRedefine/>
    <w:uiPriority w:val="39"/>
    <w:unhideWhenUsed/>
    <w:rsid w:val="00807EFF"/>
    <w:pPr>
      <w:spacing w:after="120" w:line="360" w:lineRule="auto"/>
      <w:ind w:left="835"/>
    </w:pPr>
    <w:rPr>
      <w:i/>
      <w:sz w:val="26"/>
    </w:rPr>
  </w:style>
  <w:style w:type="character" w:styleId="Hyperlink">
    <w:name w:val="Hyperlink"/>
    <w:basedOn w:val="DefaultParagraphFont"/>
    <w:uiPriority w:val="99"/>
    <w:unhideWhenUsed/>
    <w:rsid w:val="00807EFF"/>
    <w:rPr>
      <w:color w:val="0563C1" w:themeColor="hyperlink"/>
      <w:u w:val="single"/>
    </w:rPr>
  </w:style>
  <w:style w:type="paragraph" w:customStyle="1" w:styleId="Demuc">
    <w:name w:val="Demuc"/>
    <w:basedOn w:val="Heading1"/>
    <w:qFormat/>
    <w:rsid w:val="00A84E51"/>
    <w:rPr>
      <w:caps/>
    </w:rPr>
  </w:style>
  <w:style w:type="paragraph" w:styleId="Caption">
    <w:name w:val="caption"/>
    <w:basedOn w:val="Normal"/>
    <w:next w:val="Normal"/>
    <w:uiPriority w:val="35"/>
    <w:unhideWhenUsed/>
    <w:qFormat/>
    <w:rsid w:val="00A84E51"/>
    <w:pPr>
      <w:spacing w:after="120" w:line="240" w:lineRule="auto"/>
      <w:jc w:val="center"/>
    </w:pPr>
    <w:rPr>
      <w:iCs/>
      <w:color w:val="000000" w:themeColor="text1"/>
      <w:sz w:val="26"/>
      <w:szCs w:val="18"/>
    </w:rPr>
  </w:style>
  <w:style w:type="paragraph" w:styleId="TableofFigures">
    <w:name w:val="table of figures"/>
    <w:basedOn w:val="Normal"/>
    <w:next w:val="Normal"/>
    <w:uiPriority w:val="99"/>
    <w:unhideWhenUsed/>
    <w:rsid w:val="003E5404"/>
    <w:pPr>
      <w:spacing w:after="120" w:line="360" w:lineRule="auto"/>
    </w:pPr>
    <w:rPr>
      <w:sz w:val="26"/>
    </w:rPr>
  </w:style>
  <w:style w:type="paragraph" w:customStyle="1" w:styleId="content">
    <w:name w:val="content"/>
    <w:basedOn w:val="Normal"/>
    <w:qFormat/>
    <w:rsid w:val="00D11753"/>
    <w:pPr>
      <w:spacing w:before="120" w:after="120" w:line="360" w:lineRule="auto"/>
      <w:ind w:firstLine="680"/>
      <w:jc w:val="both"/>
    </w:pPr>
    <w:rPr>
      <w:sz w:val="26"/>
      <w:szCs w:val="26"/>
    </w:rPr>
  </w:style>
  <w:style w:type="paragraph" w:customStyle="1" w:styleId="code">
    <w:name w:val="code"/>
    <w:basedOn w:val="Normal"/>
    <w:qFormat/>
    <w:rsid w:val="002375AA"/>
    <w:pPr>
      <w:pBdr>
        <w:top w:val="dashed" w:sz="4" w:space="2" w:color="auto"/>
        <w:left w:val="dashed" w:sz="4" w:space="4" w:color="auto"/>
        <w:bottom w:val="dashed" w:sz="4" w:space="2" w:color="auto"/>
        <w:right w:val="dashed" w:sz="4" w:space="4" w:color="auto"/>
      </w:pBdr>
      <w:spacing w:before="120" w:after="120" w:line="360" w:lineRule="auto"/>
    </w:pPr>
    <w:rPr>
      <w:rFonts w:ascii="Courier New" w:hAnsi="Courier New"/>
      <w:sz w:val="26"/>
    </w:rPr>
  </w:style>
  <w:style w:type="character" w:styleId="PlaceholderText">
    <w:name w:val="Placeholder Text"/>
    <w:basedOn w:val="DefaultParagraphFont"/>
    <w:uiPriority w:val="99"/>
    <w:semiHidden/>
    <w:rsid w:val="006A54C1"/>
    <w:rPr>
      <w:color w:val="666666"/>
    </w:rPr>
  </w:style>
  <w:style w:type="paragraph" w:styleId="NoSpacing">
    <w:name w:val="No Spacing"/>
    <w:uiPriority w:val="1"/>
    <w:qFormat/>
    <w:rsid w:val="003905E0"/>
    <w:pPr>
      <w:spacing w:after="0" w:line="240" w:lineRule="auto"/>
    </w:pPr>
    <w:rPr>
      <w:rFonts w:ascii="Times New Roman" w:hAnsi="Times New Roman"/>
      <w:kern w:val="0"/>
      <w:sz w:val="28"/>
      <w:szCs w:val="22"/>
      <w14:ligatures w14:val="none"/>
    </w:rPr>
  </w:style>
  <w:style w:type="paragraph" w:styleId="NormalWeb">
    <w:name w:val="Normal (Web)"/>
    <w:basedOn w:val="Normal"/>
    <w:uiPriority w:val="99"/>
    <w:unhideWhenUsed/>
    <w:rsid w:val="00EE1F9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DE68B7"/>
    <w:rPr>
      <w:b/>
      <w:bCs/>
    </w:rPr>
  </w:style>
  <w:style w:type="character" w:styleId="UnresolvedMention">
    <w:name w:val="Unresolved Mention"/>
    <w:basedOn w:val="DefaultParagraphFont"/>
    <w:uiPriority w:val="99"/>
    <w:semiHidden/>
    <w:unhideWhenUsed/>
    <w:rsid w:val="00BC6AD8"/>
    <w:rPr>
      <w:color w:val="605E5C"/>
      <w:shd w:val="clear" w:color="auto" w:fill="E1DFDD"/>
    </w:rPr>
  </w:style>
  <w:style w:type="character" w:styleId="CommentReference">
    <w:name w:val="annotation reference"/>
    <w:basedOn w:val="DefaultParagraphFont"/>
    <w:uiPriority w:val="99"/>
    <w:semiHidden/>
    <w:unhideWhenUsed/>
    <w:rsid w:val="00120C43"/>
    <w:rPr>
      <w:sz w:val="16"/>
      <w:szCs w:val="16"/>
    </w:rPr>
  </w:style>
  <w:style w:type="paragraph" w:styleId="CommentText">
    <w:name w:val="annotation text"/>
    <w:basedOn w:val="Normal"/>
    <w:link w:val="CommentTextChar"/>
    <w:uiPriority w:val="99"/>
    <w:unhideWhenUsed/>
    <w:rsid w:val="00120C43"/>
    <w:pPr>
      <w:spacing w:line="240" w:lineRule="auto"/>
    </w:pPr>
    <w:rPr>
      <w:sz w:val="20"/>
      <w:szCs w:val="20"/>
    </w:rPr>
  </w:style>
  <w:style w:type="character" w:customStyle="1" w:styleId="CommentTextChar">
    <w:name w:val="Comment Text Char"/>
    <w:basedOn w:val="DefaultParagraphFont"/>
    <w:link w:val="CommentText"/>
    <w:uiPriority w:val="99"/>
    <w:rsid w:val="00120C43"/>
    <w:rPr>
      <w:rFonts w:ascii="Times New Roman" w:hAnsi="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20C43"/>
    <w:rPr>
      <w:b/>
      <w:bCs/>
    </w:rPr>
  </w:style>
  <w:style w:type="character" w:customStyle="1" w:styleId="CommentSubjectChar">
    <w:name w:val="Comment Subject Char"/>
    <w:basedOn w:val="CommentTextChar"/>
    <w:link w:val="CommentSubject"/>
    <w:uiPriority w:val="99"/>
    <w:semiHidden/>
    <w:rsid w:val="00120C43"/>
    <w:rPr>
      <w:rFonts w:ascii="Times New Roman" w:hAnsi="Times New Roman"/>
      <w:b/>
      <w:bCs/>
      <w:kern w:val="0"/>
      <w:sz w:val="20"/>
      <w:szCs w:val="20"/>
      <w14:ligatures w14:val="none"/>
    </w:rPr>
  </w:style>
  <w:style w:type="paragraph" w:styleId="Bibliography">
    <w:name w:val="Bibliography"/>
    <w:basedOn w:val="Normal"/>
    <w:next w:val="Normal"/>
    <w:uiPriority w:val="37"/>
    <w:unhideWhenUsed/>
    <w:rsid w:val="00C70A22"/>
    <w:pPr>
      <w:tabs>
        <w:tab w:val="left" w:pos="384"/>
      </w:tabs>
      <w:spacing w:after="0" w:line="240" w:lineRule="auto"/>
      <w:ind w:left="384" w:hanging="384"/>
    </w:pPr>
  </w:style>
  <w:style w:type="character" w:styleId="HTMLCode">
    <w:name w:val="HTML Code"/>
    <w:basedOn w:val="DefaultParagraphFont"/>
    <w:uiPriority w:val="99"/>
    <w:semiHidden/>
    <w:unhideWhenUsed/>
    <w:rsid w:val="00640A16"/>
    <w:rPr>
      <w:rFonts w:ascii="Courier New" w:eastAsia="Times New Roman" w:hAnsi="Courier New" w:cs="Courier New"/>
      <w:sz w:val="20"/>
      <w:szCs w:val="20"/>
    </w:rPr>
  </w:style>
  <w:style w:type="paragraph" w:customStyle="1" w:styleId="noidung">
    <w:name w:val="noi dung"/>
    <w:basedOn w:val="Normal"/>
    <w:qFormat/>
    <w:rsid w:val="004635EE"/>
    <w:pPr>
      <w:tabs>
        <w:tab w:val="right" w:leader="dot" w:pos="9440"/>
      </w:tabs>
      <w:spacing w:before="120" w:after="120" w:line="360" w:lineRule="auto"/>
    </w:pPr>
    <w:rPr>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8/08/relationships/commentsExtensible" Target="commentsExtensible.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CB531-7D60-47AB-8D27-77E76577A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3</Pages>
  <Words>8546</Words>
  <Characters>4871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úc Minh Trương Truyền</dc:creator>
  <cp:keywords/>
  <dc:description/>
  <cp:lastModifiedBy>84816292918</cp:lastModifiedBy>
  <cp:revision>2</cp:revision>
  <dcterms:created xsi:type="dcterms:W3CDTF">2026-01-05T09:35:00Z</dcterms:created>
  <dcterms:modified xsi:type="dcterms:W3CDTF">2026-01-0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xFIwwTD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